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B917DC" w14:textId="10B73E14"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val="en-GB" w:eastAsia="en-GB"/>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11D5E" w:rsidRPr="00DD44D3">
        <w:rPr>
          <w:rFonts w:ascii="Calibri" w:hAnsi="Calibri" w:cs="Times New Roman"/>
          <w:color w:val="345A8A"/>
          <w:kern w:val="0"/>
        </w:rPr>
        <w:t>CP1</w:t>
      </w:r>
      <w:r w:rsidR="00180274">
        <w:rPr>
          <w:rFonts w:ascii="Calibri" w:hAnsi="Calibri" w:cs="Times New Roman"/>
          <w:color w:val="345A8A"/>
          <w:kern w:val="0"/>
        </w:rPr>
        <w:t>404</w:t>
      </w:r>
      <w:r w:rsidR="00516B6F">
        <w:rPr>
          <w:rFonts w:ascii="Calibri" w:hAnsi="Calibri" w:cs="Times New Roman"/>
          <w:color w:val="345A8A"/>
          <w:kern w:val="0"/>
        </w:rPr>
        <w:t>/</w:t>
      </w:r>
      <w:r w:rsidR="00AE4697">
        <w:rPr>
          <w:rFonts w:ascii="Calibri" w:hAnsi="Calibri" w:cs="Times New Roman"/>
          <w:color w:val="345A8A"/>
          <w:kern w:val="0"/>
        </w:rPr>
        <w:t>CP1804/</w:t>
      </w:r>
      <w:r w:rsidR="00516B6F">
        <w:rPr>
          <w:rFonts w:ascii="Calibri" w:hAnsi="Calibri" w:cs="Times New Roman"/>
          <w:color w:val="345A8A"/>
          <w:kern w:val="0"/>
        </w:rPr>
        <w:t>CP5632</w:t>
      </w:r>
      <w:r w:rsidR="003117A4">
        <w:rPr>
          <w:rFonts w:ascii="Calibri" w:hAnsi="Calibri" w:cs="Times New Roman"/>
          <w:color w:val="345A8A"/>
          <w:kern w:val="0"/>
        </w:rPr>
        <w:t xml:space="preserve"> </w:t>
      </w:r>
      <w:r w:rsidR="00180274">
        <w:rPr>
          <w:rFonts w:ascii="Calibri" w:hAnsi="Calibri" w:cs="Times New Roman"/>
          <w:color w:val="345A8A"/>
          <w:kern w:val="0"/>
        </w:rPr>
        <w:t>201</w:t>
      </w:r>
      <w:r w:rsidR="00FE1907">
        <w:rPr>
          <w:rFonts w:ascii="Calibri" w:hAnsi="Calibri" w:cs="Times New Roman"/>
          <w:color w:val="345A8A"/>
          <w:kern w:val="0"/>
        </w:rPr>
        <w:t>7 SP2</w:t>
      </w:r>
      <w:r w:rsidR="00111D5E" w:rsidRPr="00DD44D3">
        <w:rPr>
          <w:rFonts w:ascii="Calibri" w:hAnsi="Calibri" w:cs="Times New Roman"/>
          <w:color w:val="345A8A"/>
          <w:kern w:val="0"/>
        </w:rPr>
        <w:t xml:space="preserve"> Assignment </w:t>
      </w:r>
      <w:r w:rsidR="00F510F8">
        <w:rPr>
          <w:rFonts w:ascii="Calibri" w:hAnsi="Calibri" w:cs="Times New Roman"/>
          <w:color w:val="345A8A"/>
          <w:kern w:val="0"/>
        </w:rPr>
        <w:t>1</w:t>
      </w:r>
      <w:r w:rsidR="00A759B9">
        <w:rPr>
          <w:rFonts w:ascii="Calibri" w:hAnsi="Calibri" w:cs="Times New Roman"/>
          <w:color w:val="345A8A"/>
          <w:kern w:val="0"/>
        </w:rPr>
        <w:t xml:space="preserve"> </w:t>
      </w:r>
      <w:r w:rsidR="00180274">
        <w:rPr>
          <w:rFonts w:ascii="Calibri" w:hAnsi="Calibri" w:cs="Times New Roman"/>
          <w:color w:val="345A8A"/>
          <w:kern w:val="0"/>
        </w:rPr>
        <w:t>–</w:t>
      </w:r>
      <w:r w:rsidR="00111D5E" w:rsidRPr="00DD44D3">
        <w:rPr>
          <w:rFonts w:ascii="Calibri" w:hAnsi="Calibri" w:cs="Times New Roman"/>
          <w:color w:val="345A8A"/>
          <w:kern w:val="0"/>
        </w:rPr>
        <w:t xml:space="preserve"> </w:t>
      </w:r>
      <w:r w:rsidR="005110A8">
        <w:rPr>
          <w:rFonts w:ascii="Calibri" w:hAnsi="Calibri" w:cs="Times New Roman"/>
          <w:color w:val="345A8A"/>
          <w:kern w:val="0"/>
        </w:rPr>
        <w:br/>
      </w:r>
      <w:r w:rsidR="00FE1907">
        <w:rPr>
          <w:rFonts w:ascii="Calibri" w:hAnsi="Calibri" w:cs="Times New Roman"/>
          <w:color w:val="345A8A"/>
          <w:kern w:val="0"/>
        </w:rPr>
        <w:t xml:space="preserve">Songs To Learn </w:t>
      </w:r>
      <w:r w:rsidR="00AD7CD9">
        <w:rPr>
          <w:rFonts w:ascii="Calibri" w:hAnsi="Calibri" w:cs="Times New Roman"/>
          <w:color w:val="345A8A"/>
          <w:kern w:val="0"/>
        </w:rPr>
        <w:t>1.0</w:t>
      </w:r>
    </w:p>
    <w:p w14:paraId="0F240C3B" w14:textId="2A701242" w:rsidR="00812FB9" w:rsidRDefault="00812FB9" w:rsidP="00D7039C">
      <w:pPr>
        <w:pStyle w:val="Sub-Headings"/>
      </w:pPr>
      <w:r>
        <w:t>Task:</w:t>
      </w:r>
    </w:p>
    <w:p w14:paraId="727AF9D3" w14:textId="32BBB9B5" w:rsidR="00FE1907" w:rsidRDefault="004400CA" w:rsidP="00DE64B3">
      <w:pPr>
        <w:spacing w:before="120"/>
        <w:rPr>
          <w:rFonts w:ascii="Arial" w:hAnsi="Arial"/>
        </w:rPr>
      </w:pPr>
      <w:r w:rsidRPr="00FE1907">
        <w:rPr>
          <w:rFonts w:ascii="Arial" w:hAnsi="Arial"/>
        </w:rPr>
        <w:t>You are to plan and then code a</w:t>
      </w:r>
      <w:r w:rsidR="00180274" w:rsidRPr="00FE1907">
        <w:rPr>
          <w:rFonts w:ascii="Arial" w:hAnsi="Arial"/>
        </w:rPr>
        <w:t xml:space="preserve"> console-based </w:t>
      </w:r>
      <w:r w:rsidRPr="00FE1907">
        <w:rPr>
          <w:rFonts w:ascii="Arial" w:hAnsi="Arial"/>
        </w:rPr>
        <w:t>program</w:t>
      </w:r>
      <w:r w:rsidR="008462DE" w:rsidRPr="00FE1907">
        <w:rPr>
          <w:rFonts w:ascii="Arial" w:hAnsi="Arial"/>
        </w:rPr>
        <w:t xml:space="preserve"> in Python 3</w:t>
      </w:r>
      <w:r w:rsidRPr="00FE1907">
        <w:rPr>
          <w:rFonts w:ascii="Arial" w:hAnsi="Arial"/>
        </w:rPr>
        <w:t xml:space="preserve">, as described </w:t>
      </w:r>
      <w:r w:rsidR="00DF51BE" w:rsidRPr="00FE1907">
        <w:rPr>
          <w:rFonts w:ascii="Arial" w:hAnsi="Arial"/>
        </w:rPr>
        <w:t xml:space="preserve">in </w:t>
      </w:r>
      <w:r w:rsidRPr="00FE1907">
        <w:rPr>
          <w:rFonts w:ascii="Arial" w:hAnsi="Arial"/>
        </w:rPr>
        <w:t xml:space="preserve">the </w:t>
      </w:r>
      <w:r w:rsidR="00A513C4" w:rsidRPr="00FE1907">
        <w:rPr>
          <w:rFonts w:ascii="Arial" w:hAnsi="Arial"/>
        </w:rPr>
        <w:t xml:space="preserve">following </w:t>
      </w:r>
      <w:r w:rsidRPr="00FE1907">
        <w:rPr>
          <w:rFonts w:ascii="Arial" w:hAnsi="Arial"/>
        </w:rPr>
        <w:t xml:space="preserve">information and sample output. </w:t>
      </w:r>
      <w:r w:rsidR="00180274" w:rsidRPr="00FE1907">
        <w:rPr>
          <w:rFonts w:ascii="Arial" w:hAnsi="Arial"/>
        </w:rPr>
        <w:t>This assignment will help you build skills using selection, repetition, file input/output, exceptions, lists, functions and string formatting</w:t>
      </w:r>
      <w:r w:rsidR="00DF51BE" w:rsidRPr="00FE1907">
        <w:rPr>
          <w:rFonts w:ascii="Arial" w:hAnsi="Arial"/>
        </w:rPr>
        <w:t xml:space="preserve">. </w:t>
      </w:r>
      <w:r w:rsidR="00180274" w:rsidRPr="00FE1907">
        <w:rPr>
          <w:rFonts w:ascii="Arial" w:hAnsi="Arial"/>
        </w:rPr>
        <w:t>Do</w:t>
      </w:r>
      <w:r w:rsidRPr="00FE1907">
        <w:rPr>
          <w:rFonts w:ascii="Arial" w:hAnsi="Arial"/>
        </w:rPr>
        <w:t xml:space="preserve"> not define any of your own </w:t>
      </w:r>
      <w:r w:rsidR="00CB71D2" w:rsidRPr="00FE1907">
        <w:rPr>
          <w:rFonts w:ascii="Arial" w:hAnsi="Arial"/>
        </w:rPr>
        <w:t>classes</w:t>
      </w:r>
      <w:r w:rsidRPr="00FE1907">
        <w:rPr>
          <w:rFonts w:ascii="Arial" w:hAnsi="Arial"/>
        </w:rPr>
        <w:t>.</w:t>
      </w:r>
      <w:r w:rsidR="008462DE" w:rsidRPr="00FE1907">
        <w:rPr>
          <w:rFonts w:ascii="Arial" w:hAnsi="Arial"/>
        </w:rPr>
        <w:t xml:space="preserve"> Assignment 2 will build on this program with more advanced code constructs</w:t>
      </w:r>
      <w:r w:rsidR="00180274" w:rsidRPr="00FE1907">
        <w:rPr>
          <w:rFonts w:ascii="Arial" w:hAnsi="Arial"/>
        </w:rPr>
        <w:t xml:space="preserve"> including classes and a Graphical User Interface (GUI)</w:t>
      </w:r>
      <w:r w:rsidR="008462DE" w:rsidRPr="00FE1907">
        <w:rPr>
          <w:rFonts w:ascii="Arial" w:hAnsi="Arial"/>
        </w:rPr>
        <w:t>.</w:t>
      </w:r>
      <w:r w:rsidR="00483ACF" w:rsidRPr="00FE1907">
        <w:rPr>
          <w:rFonts w:ascii="Arial" w:hAnsi="Arial"/>
        </w:rPr>
        <w:t xml:space="preserve"> </w:t>
      </w:r>
    </w:p>
    <w:p w14:paraId="22FD84CC" w14:textId="77A5B805" w:rsidR="004400CA" w:rsidRPr="00FE1907" w:rsidRDefault="00483ACF" w:rsidP="00E2176D">
      <w:pPr>
        <w:spacing w:before="120"/>
        <w:rPr>
          <w:rFonts w:ascii="Arial" w:hAnsi="Arial"/>
        </w:rPr>
      </w:pPr>
      <w:r w:rsidRPr="00FE1907">
        <w:rPr>
          <w:rFonts w:ascii="Arial" w:hAnsi="Arial"/>
        </w:rPr>
        <w:t>Work incrementally on this task: complete small parts of it at a time rather than trying to get it all working at once.</w:t>
      </w:r>
      <w:r w:rsidR="00FF10ED" w:rsidRPr="00FE1907">
        <w:rPr>
          <w:rFonts w:ascii="Arial" w:hAnsi="Arial"/>
        </w:rPr>
        <w:t xml:space="preserve"> Some requirements have in-text </w:t>
      </w:r>
      <w:r w:rsidR="003D0C17">
        <w:rPr>
          <w:rFonts w:ascii="Arial" w:hAnsi="Arial"/>
        </w:rPr>
        <w:t xml:space="preserve">help </w:t>
      </w:r>
      <w:r w:rsidR="008D671C" w:rsidRPr="00FE1907">
        <w:rPr>
          <w:rFonts w:ascii="Arial" w:hAnsi="Arial"/>
        </w:rPr>
        <w:t>references</w:t>
      </w:r>
      <w:r w:rsidR="00FE1907">
        <w:rPr>
          <w:rFonts w:ascii="Arial" w:hAnsi="Arial"/>
        </w:rPr>
        <w:t>,</w:t>
      </w:r>
      <w:r w:rsidR="008D671C" w:rsidRPr="00FE1907">
        <w:rPr>
          <w:rFonts w:ascii="Arial" w:hAnsi="Arial"/>
        </w:rPr>
        <w:t xml:space="preserve"> like [0]</w:t>
      </w:r>
      <w:r w:rsidR="00FE1907">
        <w:rPr>
          <w:rFonts w:ascii="Arial" w:hAnsi="Arial"/>
        </w:rPr>
        <w:t>,</w:t>
      </w:r>
      <w:r w:rsidR="008D671C" w:rsidRPr="00FE1907">
        <w:rPr>
          <w:rFonts w:ascii="Arial" w:hAnsi="Arial"/>
        </w:rPr>
        <w:t xml:space="preserve"> </w:t>
      </w:r>
      <w:r w:rsidR="00FF10ED" w:rsidRPr="00FE1907">
        <w:rPr>
          <w:rFonts w:ascii="Arial" w:hAnsi="Arial"/>
        </w:rPr>
        <w:t>that refer</w:t>
      </w:r>
      <w:r w:rsidR="008D671C" w:rsidRPr="00FE1907">
        <w:rPr>
          <w:rFonts w:ascii="Arial" w:hAnsi="Arial"/>
        </w:rPr>
        <w:t xml:space="preserve"> to the </w:t>
      </w:r>
      <w:r w:rsidR="00FF10ED" w:rsidRPr="00FE1907">
        <w:rPr>
          <w:rFonts w:ascii="Arial" w:hAnsi="Arial"/>
        </w:rPr>
        <w:t>resources list</w:t>
      </w:r>
      <w:r w:rsidR="008D671C" w:rsidRPr="00FE1907">
        <w:rPr>
          <w:rFonts w:ascii="Arial" w:hAnsi="Arial"/>
        </w:rPr>
        <w:t xml:space="preserve"> near the bottom.</w:t>
      </w:r>
      <w:r w:rsidR="003D0C17">
        <w:rPr>
          <w:rFonts w:ascii="Arial" w:hAnsi="Arial"/>
        </w:rPr>
        <w:t xml:space="preserve"> Check these references to find help on that topic.</w:t>
      </w:r>
      <w:r w:rsidR="00FF10ED" w:rsidRPr="00FE1907">
        <w:rPr>
          <w:rFonts w:ascii="Arial" w:hAnsi="Arial"/>
        </w:rPr>
        <w:t xml:space="preserve"> Everything you need to know to complete this assignment can be found in the subject materials.</w:t>
      </w:r>
    </w:p>
    <w:p w14:paraId="0296879F" w14:textId="445D1590" w:rsidR="00AD7CD9" w:rsidRDefault="00AD7CD9" w:rsidP="00D7039C">
      <w:pPr>
        <w:pStyle w:val="Sub-Headings"/>
      </w:pPr>
      <w:r>
        <w:t>Program Overview</w:t>
      </w:r>
      <w:r w:rsidRPr="00604E58">
        <w:t>:</w:t>
      </w:r>
    </w:p>
    <w:p w14:paraId="38E29F81" w14:textId="6326AAE2" w:rsidR="00AD7CD9" w:rsidRPr="00FE1907" w:rsidRDefault="00AD7CD9" w:rsidP="00AD7CD9">
      <w:pPr>
        <w:jc w:val="both"/>
        <w:rPr>
          <w:rFonts w:ascii="Arial" w:hAnsi="Arial"/>
        </w:rPr>
      </w:pPr>
      <w:r w:rsidRPr="00FE1907">
        <w:rPr>
          <w:rFonts w:ascii="Arial" w:hAnsi="Arial"/>
        </w:rPr>
        <w:t xml:space="preserve">This program is a simple </w:t>
      </w:r>
      <w:r w:rsidR="00FE1907">
        <w:rPr>
          <w:rFonts w:ascii="Arial" w:hAnsi="Arial"/>
        </w:rPr>
        <w:t xml:space="preserve">song </w:t>
      </w:r>
      <w:r w:rsidRPr="00FE1907">
        <w:rPr>
          <w:rFonts w:ascii="Arial" w:hAnsi="Arial"/>
        </w:rPr>
        <w:t xml:space="preserve">list </w:t>
      </w:r>
      <w:r w:rsidR="00614B28" w:rsidRPr="00FE1907">
        <w:rPr>
          <w:rFonts w:ascii="Arial" w:hAnsi="Arial"/>
        </w:rPr>
        <w:t xml:space="preserve">that allows a user to track </w:t>
      </w:r>
      <w:r w:rsidR="00FE1907">
        <w:rPr>
          <w:rFonts w:ascii="Arial" w:hAnsi="Arial"/>
        </w:rPr>
        <w:t xml:space="preserve">songs that </w:t>
      </w:r>
      <w:r w:rsidR="00614B28" w:rsidRPr="00FE1907">
        <w:rPr>
          <w:rFonts w:ascii="Arial" w:hAnsi="Arial"/>
        </w:rPr>
        <w:t xml:space="preserve">they wish to </w:t>
      </w:r>
      <w:r w:rsidR="00FE1907">
        <w:rPr>
          <w:rFonts w:ascii="Arial" w:hAnsi="Arial"/>
        </w:rPr>
        <w:t xml:space="preserve">learn </w:t>
      </w:r>
      <w:r w:rsidR="00614B28" w:rsidRPr="00FE1907">
        <w:rPr>
          <w:rFonts w:ascii="Arial" w:hAnsi="Arial"/>
        </w:rPr>
        <w:t xml:space="preserve">and </w:t>
      </w:r>
      <w:r w:rsidR="00FE1907">
        <w:rPr>
          <w:rFonts w:ascii="Arial" w:hAnsi="Arial"/>
        </w:rPr>
        <w:t xml:space="preserve">songs </w:t>
      </w:r>
      <w:r w:rsidR="00614B28" w:rsidRPr="00FE1907">
        <w:rPr>
          <w:rFonts w:ascii="Arial" w:hAnsi="Arial"/>
        </w:rPr>
        <w:t xml:space="preserve">they have completed </w:t>
      </w:r>
      <w:r w:rsidR="00FE1907">
        <w:rPr>
          <w:rFonts w:ascii="Arial" w:hAnsi="Arial"/>
        </w:rPr>
        <w:t>learning</w:t>
      </w:r>
      <w:r w:rsidR="00614B28" w:rsidRPr="00FE1907">
        <w:rPr>
          <w:rFonts w:ascii="Arial" w:hAnsi="Arial"/>
        </w:rPr>
        <w:t xml:space="preserve">. </w:t>
      </w:r>
      <w:r w:rsidRPr="00FE1907">
        <w:rPr>
          <w:rFonts w:ascii="Arial" w:hAnsi="Arial"/>
        </w:rPr>
        <w:t xml:space="preserve">The program </w:t>
      </w:r>
      <w:r w:rsidR="003D0C17">
        <w:rPr>
          <w:rFonts w:ascii="Arial" w:hAnsi="Arial"/>
        </w:rPr>
        <w:t>reads and writes</w:t>
      </w:r>
      <w:r w:rsidRPr="00FE1907">
        <w:rPr>
          <w:rFonts w:ascii="Arial" w:hAnsi="Arial"/>
        </w:rPr>
        <w:t xml:space="preserve"> a list of </w:t>
      </w:r>
      <w:r w:rsidR="00FE1907">
        <w:rPr>
          <w:rFonts w:ascii="Arial" w:hAnsi="Arial"/>
        </w:rPr>
        <w:t>song</w:t>
      </w:r>
      <w:r w:rsidR="003D0C17">
        <w:rPr>
          <w:rFonts w:ascii="Arial" w:hAnsi="Arial"/>
        </w:rPr>
        <w:t>s in a file. E</w:t>
      </w:r>
      <w:r w:rsidRPr="00FE1907">
        <w:rPr>
          <w:rFonts w:ascii="Arial" w:hAnsi="Arial"/>
        </w:rPr>
        <w:t xml:space="preserve">ach </w:t>
      </w:r>
      <w:r w:rsidR="00FE1907">
        <w:rPr>
          <w:rFonts w:ascii="Arial" w:hAnsi="Arial"/>
        </w:rPr>
        <w:t>song</w:t>
      </w:r>
      <w:r w:rsidRPr="00FE1907">
        <w:rPr>
          <w:rFonts w:ascii="Arial" w:hAnsi="Arial"/>
        </w:rPr>
        <w:t xml:space="preserve"> has:</w:t>
      </w:r>
    </w:p>
    <w:p w14:paraId="6F3ED36A" w14:textId="2F3D7D15" w:rsidR="00AD7CD9" w:rsidRPr="00FE1907" w:rsidRDefault="009C47D5" w:rsidP="00FE1907">
      <w:pPr>
        <w:pStyle w:val="ListParagraph"/>
        <w:numPr>
          <w:ilvl w:val="0"/>
          <w:numId w:val="20"/>
        </w:numPr>
        <w:jc w:val="both"/>
        <w:rPr>
          <w:rFonts w:ascii="Arial" w:hAnsi="Arial"/>
        </w:rPr>
      </w:pPr>
      <w:r w:rsidRPr="00FE1907">
        <w:rPr>
          <w:rFonts w:ascii="Arial" w:hAnsi="Arial"/>
        </w:rPr>
        <w:t xml:space="preserve">title, </w:t>
      </w:r>
      <w:r w:rsidR="00FE1907">
        <w:rPr>
          <w:rFonts w:ascii="Arial" w:hAnsi="Arial"/>
        </w:rPr>
        <w:t>artist</w:t>
      </w:r>
      <w:r w:rsidRPr="00FE1907">
        <w:rPr>
          <w:rFonts w:ascii="Arial" w:hAnsi="Arial"/>
        </w:rPr>
        <w:t xml:space="preserve">, </w:t>
      </w:r>
      <w:r w:rsidR="00FE1907">
        <w:rPr>
          <w:rFonts w:ascii="Arial" w:hAnsi="Arial"/>
        </w:rPr>
        <w:t>year</w:t>
      </w:r>
      <w:r w:rsidR="00F72741" w:rsidRPr="00FE1907">
        <w:rPr>
          <w:rFonts w:ascii="Arial" w:hAnsi="Arial"/>
        </w:rPr>
        <w:t xml:space="preserve">, </w:t>
      </w:r>
      <w:r w:rsidR="00AD7CD9" w:rsidRPr="00FE1907">
        <w:rPr>
          <w:rFonts w:ascii="Arial" w:hAnsi="Arial"/>
        </w:rPr>
        <w:t xml:space="preserve">whether it is required </w:t>
      </w:r>
      <w:r w:rsidR="00FE1907">
        <w:rPr>
          <w:rFonts w:ascii="Arial" w:hAnsi="Arial"/>
        </w:rPr>
        <w:t xml:space="preserve">(y) </w:t>
      </w:r>
      <w:r w:rsidR="00AD7CD9" w:rsidRPr="00FE1907">
        <w:rPr>
          <w:rFonts w:ascii="Arial" w:hAnsi="Arial"/>
        </w:rPr>
        <w:t xml:space="preserve">or </w:t>
      </w:r>
      <w:r w:rsidR="00FA01ED">
        <w:rPr>
          <w:rFonts w:ascii="Arial" w:hAnsi="Arial"/>
        </w:rPr>
        <w:t>learned</w:t>
      </w:r>
      <w:r w:rsidRPr="00FE1907">
        <w:rPr>
          <w:rFonts w:ascii="Arial" w:hAnsi="Arial"/>
        </w:rPr>
        <w:t xml:space="preserve"> (</w:t>
      </w:r>
      <w:r w:rsidR="00FE1907">
        <w:rPr>
          <w:rFonts w:ascii="Arial" w:hAnsi="Arial"/>
        </w:rPr>
        <w:t>n</w:t>
      </w:r>
      <w:r w:rsidRPr="00FE1907">
        <w:rPr>
          <w:rFonts w:ascii="Arial" w:hAnsi="Arial"/>
        </w:rPr>
        <w:t>)</w:t>
      </w:r>
    </w:p>
    <w:p w14:paraId="06E7D62D" w14:textId="65F8BB92" w:rsidR="00AD7CD9" w:rsidRPr="00FE1907" w:rsidRDefault="00AD7CD9" w:rsidP="00AD7CD9">
      <w:pPr>
        <w:jc w:val="both"/>
        <w:rPr>
          <w:rFonts w:ascii="Arial" w:hAnsi="Arial"/>
        </w:rPr>
      </w:pPr>
      <w:r w:rsidRPr="00FE1907">
        <w:rPr>
          <w:rFonts w:ascii="Arial" w:hAnsi="Arial"/>
        </w:rPr>
        <w:t xml:space="preserve">Users can choose to see the list of </w:t>
      </w:r>
      <w:r w:rsidR="00FE1907">
        <w:rPr>
          <w:rFonts w:ascii="Arial" w:hAnsi="Arial"/>
        </w:rPr>
        <w:t>song</w:t>
      </w:r>
      <w:r w:rsidRPr="00FE1907">
        <w:rPr>
          <w:rFonts w:ascii="Arial" w:hAnsi="Arial"/>
        </w:rPr>
        <w:t xml:space="preserve">s, </w:t>
      </w:r>
      <w:r w:rsidR="0039538D">
        <w:rPr>
          <w:rFonts w:ascii="Arial" w:hAnsi="Arial"/>
        </w:rPr>
        <w:t xml:space="preserve">which </w:t>
      </w:r>
      <w:r w:rsidR="00FE1907">
        <w:rPr>
          <w:rFonts w:ascii="Arial" w:hAnsi="Arial"/>
        </w:rPr>
        <w:t>should</w:t>
      </w:r>
      <w:r w:rsidRPr="00FE1907">
        <w:rPr>
          <w:rFonts w:ascii="Arial" w:hAnsi="Arial"/>
        </w:rPr>
        <w:t xml:space="preserve"> be sorted by </w:t>
      </w:r>
      <w:r w:rsidR="00FE1907">
        <w:rPr>
          <w:rFonts w:ascii="Arial" w:hAnsi="Arial"/>
        </w:rPr>
        <w:t>artist</w:t>
      </w:r>
      <w:r w:rsidR="00A43AFC" w:rsidRPr="00FE1907">
        <w:rPr>
          <w:rFonts w:ascii="Arial" w:hAnsi="Arial"/>
        </w:rPr>
        <w:t xml:space="preserve"> then by </w:t>
      </w:r>
      <w:r w:rsidR="00FE1907">
        <w:rPr>
          <w:rFonts w:ascii="Arial" w:hAnsi="Arial"/>
        </w:rPr>
        <w:t>title</w:t>
      </w:r>
      <w:r w:rsidRPr="00FE1907">
        <w:rPr>
          <w:rFonts w:ascii="Arial" w:hAnsi="Arial"/>
        </w:rPr>
        <w:t xml:space="preserve">. </w:t>
      </w:r>
      <w:r w:rsidR="007F4B21" w:rsidRPr="00FE1907">
        <w:rPr>
          <w:rFonts w:ascii="Arial" w:hAnsi="Arial"/>
        </w:rPr>
        <w:fldChar w:fldCharType="begin"/>
      </w:r>
      <w:r w:rsidR="007F4B21" w:rsidRPr="00FE1907">
        <w:rPr>
          <w:rFonts w:ascii="Arial" w:hAnsi="Arial"/>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007F4B21" w:rsidRPr="00FE1907">
        <w:rPr>
          <w:rFonts w:ascii="Arial" w:hAnsi="Arial"/>
        </w:rPr>
        <w:fldChar w:fldCharType="separate"/>
      </w:r>
      <w:r w:rsidR="007F4B21" w:rsidRPr="00FE1907">
        <w:rPr>
          <w:rFonts w:ascii="Arial" w:hAnsi="Arial"/>
          <w:noProof/>
        </w:rPr>
        <w:t>[1]</w:t>
      </w:r>
      <w:r w:rsidR="007F4B21" w:rsidRPr="00FE1907">
        <w:rPr>
          <w:rFonts w:ascii="Arial" w:hAnsi="Arial"/>
        </w:rPr>
        <w:fldChar w:fldCharType="end"/>
      </w:r>
    </w:p>
    <w:p w14:paraId="5A59B084" w14:textId="77777777" w:rsidR="0039538D" w:rsidRDefault="00AD7CD9" w:rsidP="00AD7CD9">
      <w:pPr>
        <w:jc w:val="both"/>
        <w:rPr>
          <w:rFonts w:ascii="Arial" w:hAnsi="Arial"/>
        </w:rPr>
      </w:pPr>
      <w:r w:rsidRPr="00FE1907">
        <w:rPr>
          <w:rFonts w:ascii="Arial" w:hAnsi="Arial"/>
        </w:rPr>
        <w:t xml:space="preserve">Users can add new </w:t>
      </w:r>
      <w:r w:rsidR="00FE1907">
        <w:rPr>
          <w:rFonts w:ascii="Arial" w:hAnsi="Arial"/>
        </w:rPr>
        <w:t>song</w:t>
      </w:r>
      <w:r w:rsidRPr="00FE1907">
        <w:rPr>
          <w:rFonts w:ascii="Arial" w:hAnsi="Arial"/>
        </w:rPr>
        <w:t xml:space="preserve">s and mark </w:t>
      </w:r>
      <w:r w:rsidR="00FE1907">
        <w:rPr>
          <w:rFonts w:ascii="Arial" w:hAnsi="Arial"/>
        </w:rPr>
        <w:t xml:space="preserve">songs as </w:t>
      </w:r>
      <w:r w:rsidR="00FA01ED">
        <w:rPr>
          <w:rFonts w:ascii="Arial" w:hAnsi="Arial"/>
        </w:rPr>
        <w:t>learned</w:t>
      </w:r>
      <w:r w:rsidR="00FE1907">
        <w:rPr>
          <w:rFonts w:ascii="Arial" w:hAnsi="Arial"/>
        </w:rPr>
        <w:t>.</w:t>
      </w:r>
    </w:p>
    <w:p w14:paraId="435BEEBD" w14:textId="4694BD37" w:rsidR="00AD7CD9" w:rsidRPr="00FE1907" w:rsidRDefault="00AD7CD9" w:rsidP="004400CA">
      <w:pPr>
        <w:jc w:val="both"/>
        <w:rPr>
          <w:rFonts w:ascii="Arial" w:hAnsi="Arial"/>
        </w:rPr>
      </w:pPr>
      <w:r w:rsidRPr="00FE1907">
        <w:rPr>
          <w:rFonts w:ascii="Arial" w:hAnsi="Arial"/>
        </w:rPr>
        <w:t>They can</w:t>
      </w:r>
      <w:r w:rsidR="005110A8" w:rsidRPr="00FE1907">
        <w:rPr>
          <w:rFonts w:ascii="Arial" w:hAnsi="Arial"/>
        </w:rPr>
        <w:t>no</w:t>
      </w:r>
      <w:r w:rsidRPr="00FE1907">
        <w:rPr>
          <w:rFonts w:ascii="Arial" w:hAnsi="Arial"/>
        </w:rPr>
        <w:t xml:space="preserve">t change </w:t>
      </w:r>
      <w:r w:rsidR="00FE1907">
        <w:rPr>
          <w:rFonts w:ascii="Arial" w:hAnsi="Arial"/>
        </w:rPr>
        <w:t>song</w:t>
      </w:r>
      <w:r w:rsidRPr="00FE1907">
        <w:rPr>
          <w:rFonts w:ascii="Arial" w:hAnsi="Arial"/>
        </w:rPr>
        <w:t xml:space="preserve">s from </w:t>
      </w:r>
      <w:r w:rsidR="00FA01ED">
        <w:rPr>
          <w:rFonts w:ascii="Arial" w:hAnsi="Arial"/>
        </w:rPr>
        <w:t>learned</w:t>
      </w:r>
      <w:r w:rsidR="00FA01ED" w:rsidRPr="00FE1907">
        <w:rPr>
          <w:rFonts w:ascii="Arial" w:hAnsi="Arial"/>
        </w:rPr>
        <w:t xml:space="preserve"> </w:t>
      </w:r>
      <w:r w:rsidRPr="00FE1907">
        <w:rPr>
          <w:rFonts w:ascii="Arial" w:hAnsi="Arial"/>
        </w:rPr>
        <w:t>to required.</w:t>
      </w:r>
    </w:p>
    <w:p w14:paraId="01964D78" w14:textId="4660F074" w:rsidR="00812FB9" w:rsidRDefault="00812FB9" w:rsidP="00D7039C">
      <w:pPr>
        <w:pStyle w:val="Sub-Headings"/>
      </w:pPr>
      <w:r>
        <w:t xml:space="preserve">Program </w:t>
      </w:r>
      <w:r w:rsidR="00AD7CD9" w:rsidRPr="00604E58">
        <w:t>Functionality Details:</w:t>
      </w:r>
    </w:p>
    <w:p w14:paraId="06245C17" w14:textId="77777777" w:rsidR="00AD7CD9" w:rsidRPr="00FE1907" w:rsidRDefault="00713928" w:rsidP="005334D2">
      <w:pPr>
        <w:jc w:val="both"/>
        <w:rPr>
          <w:rFonts w:ascii="Arial" w:hAnsi="Arial"/>
        </w:rPr>
      </w:pPr>
      <w:r w:rsidRPr="00FE1907">
        <w:rPr>
          <w:rFonts w:ascii="Arial" w:hAnsi="Arial"/>
        </w:rPr>
        <w:t>Ensure that your program has the following features</w:t>
      </w:r>
      <w:r w:rsidR="00B37635" w:rsidRPr="00FE1907">
        <w:rPr>
          <w:rFonts w:ascii="Arial" w:hAnsi="Arial"/>
        </w:rPr>
        <w:t>, as demonstrated in the sample output below</w:t>
      </w:r>
      <w:r w:rsidR="00AD7CD9" w:rsidRPr="00FE1907">
        <w:rPr>
          <w:rFonts w:ascii="Arial" w:hAnsi="Arial"/>
        </w:rPr>
        <w:t>.</w:t>
      </w:r>
    </w:p>
    <w:p w14:paraId="7A4DF9A8" w14:textId="24176905" w:rsidR="00B37635" w:rsidRPr="00FE1907" w:rsidRDefault="00AD7CD9" w:rsidP="005334D2">
      <w:pPr>
        <w:jc w:val="both"/>
        <w:rPr>
          <w:rFonts w:ascii="Arial" w:hAnsi="Arial"/>
        </w:rPr>
      </w:pPr>
      <w:r w:rsidRPr="00FE1907">
        <w:rPr>
          <w:rFonts w:ascii="Arial" w:hAnsi="Arial"/>
        </w:rPr>
        <w:t>Your program should:</w:t>
      </w:r>
    </w:p>
    <w:p w14:paraId="69C72743" w14:textId="31249D3D" w:rsidR="00B37635" w:rsidRPr="00FE1907" w:rsidRDefault="00AD7CD9" w:rsidP="005334D2">
      <w:pPr>
        <w:pStyle w:val="ListParagraph"/>
        <w:numPr>
          <w:ilvl w:val="0"/>
          <w:numId w:val="17"/>
        </w:numPr>
        <w:jc w:val="both"/>
        <w:rPr>
          <w:rFonts w:ascii="Arial" w:hAnsi="Arial"/>
        </w:rPr>
      </w:pPr>
      <w:r w:rsidRPr="00FE1907">
        <w:rPr>
          <w:rFonts w:ascii="Arial" w:hAnsi="Arial"/>
        </w:rPr>
        <w:t xml:space="preserve">display </w:t>
      </w:r>
      <w:r w:rsidR="00B37635" w:rsidRPr="00FE1907">
        <w:rPr>
          <w:rFonts w:ascii="Arial" w:hAnsi="Arial"/>
        </w:rPr>
        <w:t>a welcome message with your name in it</w:t>
      </w:r>
    </w:p>
    <w:p w14:paraId="183A1879" w14:textId="5AED5C87" w:rsidR="00B37635" w:rsidRPr="00FE1907" w:rsidRDefault="00AD7CD9" w:rsidP="005334D2">
      <w:pPr>
        <w:pStyle w:val="ListParagraph"/>
        <w:numPr>
          <w:ilvl w:val="0"/>
          <w:numId w:val="17"/>
        </w:numPr>
        <w:jc w:val="both"/>
        <w:rPr>
          <w:rFonts w:ascii="Arial" w:hAnsi="Arial"/>
        </w:rPr>
      </w:pPr>
      <w:r w:rsidRPr="00FE1907">
        <w:rPr>
          <w:rFonts w:ascii="Arial" w:hAnsi="Arial"/>
        </w:rPr>
        <w:t xml:space="preserve">display </w:t>
      </w:r>
      <w:r w:rsidR="00B37635" w:rsidRPr="00FE1907">
        <w:rPr>
          <w:rFonts w:ascii="Arial" w:hAnsi="Arial"/>
        </w:rPr>
        <w:t xml:space="preserve">a menu for the user to </w:t>
      </w:r>
      <w:r w:rsidR="00180274" w:rsidRPr="00FE1907">
        <w:rPr>
          <w:rFonts w:ascii="Arial" w:hAnsi="Arial"/>
        </w:rPr>
        <w:t>choose from</w:t>
      </w:r>
      <w:r w:rsidR="007F4B21" w:rsidRPr="00FE1907">
        <w:rPr>
          <w:rFonts w:ascii="Arial" w:hAnsi="Arial"/>
        </w:rPr>
        <w:t xml:space="preserve"> </w:t>
      </w:r>
      <w:r w:rsidR="007F4B21" w:rsidRPr="00FE1907">
        <w:rPr>
          <w:rFonts w:ascii="Arial" w:hAnsi="Arial"/>
        </w:rPr>
        <w:fldChar w:fldCharType="begin"/>
      </w:r>
      <w:r w:rsidR="009177FF">
        <w:rPr>
          <w:rFonts w:ascii="Arial" w:hAnsi="Arial"/>
        </w:rPr>
        <w:instrText xml:space="preserve"> ADDIN EN.CITE &lt;EndNote&gt;&lt;Cite&gt;&lt;RecNum&gt;8&lt;/RecNum&gt;&lt;DisplayText&gt;[2, 3]&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Cite&gt;&lt;Author&gt;Ward&lt;/Author&gt;&lt;Year&gt;2016&lt;/Year&gt;&lt;RecNum&gt;28&lt;/RecNum&gt;&lt;record&gt;&lt;rec-number&gt;28&lt;/rec-number&gt;&lt;foreign-keys&gt;&lt;key app="EN" db-id="zd5sxvvdvsevr4effwo5s0efs0x9sfxsvtw0" timestamp="150275491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7F4B21" w:rsidRPr="00FE1907">
        <w:rPr>
          <w:rFonts w:ascii="Arial" w:hAnsi="Arial"/>
        </w:rPr>
        <w:fldChar w:fldCharType="separate"/>
      </w:r>
      <w:r w:rsidR="009177FF">
        <w:rPr>
          <w:rFonts w:ascii="Arial" w:hAnsi="Arial"/>
          <w:noProof/>
        </w:rPr>
        <w:t>[2, 3]</w:t>
      </w:r>
      <w:r w:rsidR="007F4B21" w:rsidRPr="00FE1907">
        <w:rPr>
          <w:rFonts w:ascii="Arial" w:hAnsi="Arial"/>
        </w:rPr>
        <w:fldChar w:fldCharType="end"/>
      </w:r>
      <w:r w:rsidR="009177FF" w:rsidRPr="00FE1907">
        <w:rPr>
          <w:rFonts w:ascii="Arial" w:hAnsi="Arial"/>
        </w:rPr>
        <w:t xml:space="preserve"> </w:t>
      </w:r>
    </w:p>
    <w:p w14:paraId="5F1E9B2C" w14:textId="03F5365A" w:rsidR="00D3304D" w:rsidRPr="00FE1907" w:rsidRDefault="00D3304D" w:rsidP="00D3304D">
      <w:pPr>
        <w:pStyle w:val="ListParagraph"/>
        <w:numPr>
          <w:ilvl w:val="0"/>
          <w:numId w:val="17"/>
        </w:numPr>
        <w:jc w:val="both"/>
        <w:rPr>
          <w:rFonts w:ascii="Arial" w:hAnsi="Arial"/>
        </w:rPr>
      </w:pPr>
      <w:r w:rsidRPr="00FE1907">
        <w:rPr>
          <w:rFonts w:ascii="Arial" w:hAnsi="Arial"/>
        </w:rPr>
        <w:t xml:space="preserve">return to the menu </w:t>
      </w:r>
      <w:r w:rsidR="005110A8" w:rsidRPr="00FE1907">
        <w:rPr>
          <w:rFonts w:ascii="Arial" w:hAnsi="Arial"/>
        </w:rPr>
        <w:t xml:space="preserve">after each action </w:t>
      </w:r>
      <w:r w:rsidRPr="00FE1907">
        <w:rPr>
          <w:rFonts w:ascii="Arial" w:hAnsi="Arial"/>
        </w:rPr>
        <w:t>and loop until the user chooses to quit</w:t>
      </w:r>
    </w:p>
    <w:p w14:paraId="4398D913" w14:textId="2F129655" w:rsidR="00534600" w:rsidRPr="00FE1907" w:rsidRDefault="005110A8" w:rsidP="00AD7CD9">
      <w:pPr>
        <w:pStyle w:val="ListParagraph"/>
        <w:numPr>
          <w:ilvl w:val="0"/>
          <w:numId w:val="17"/>
        </w:numPr>
        <w:jc w:val="both"/>
        <w:rPr>
          <w:rFonts w:ascii="Arial" w:hAnsi="Arial"/>
        </w:rPr>
      </w:pPr>
      <w:r w:rsidRPr="00FE1907">
        <w:rPr>
          <w:rFonts w:ascii="Arial" w:hAnsi="Arial"/>
        </w:rPr>
        <w:t>load</w:t>
      </w:r>
      <w:r w:rsidR="00180274" w:rsidRPr="00FE1907">
        <w:rPr>
          <w:rFonts w:ascii="Arial" w:hAnsi="Arial"/>
        </w:rPr>
        <w:t xml:space="preserve"> a CSV (Comma Separated Values) file of </w:t>
      </w:r>
      <w:r w:rsidR="00FE1907">
        <w:rPr>
          <w:rFonts w:ascii="Arial" w:hAnsi="Arial"/>
        </w:rPr>
        <w:t>song</w:t>
      </w:r>
      <w:r w:rsidRPr="00FE1907">
        <w:rPr>
          <w:rFonts w:ascii="Arial" w:hAnsi="Arial"/>
        </w:rPr>
        <w:t xml:space="preserve">s </w:t>
      </w:r>
      <w:r w:rsidR="002416A3" w:rsidRPr="00FE1907">
        <w:rPr>
          <w:rFonts w:ascii="Arial" w:hAnsi="Arial"/>
        </w:rPr>
        <w:t xml:space="preserve">(just once </w:t>
      </w:r>
      <w:r w:rsidRPr="00FE1907">
        <w:rPr>
          <w:rFonts w:ascii="Arial" w:hAnsi="Arial"/>
        </w:rPr>
        <w:t>at the very start</w:t>
      </w:r>
      <w:r w:rsidR="002416A3" w:rsidRPr="00FE1907">
        <w:rPr>
          <w:rFonts w:ascii="Arial" w:hAnsi="Arial"/>
        </w:rPr>
        <w:t>)</w:t>
      </w:r>
      <w:r w:rsidRPr="00FE1907">
        <w:rPr>
          <w:rFonts w:ascii="Arial" w:hAnsi="Arial"/>
        </w:rPr>
        <w:t xml:space="preserve">; </w:t>
      </w:r>
      <w:r w:rsidR="00AD7CD9" w:rsidRPr="00FE1907">
        <w:rPr>
          <w:rFonts w:ascii="Arial" w:hAnsi="Arial"/>
        </w:rPr>
        <w:t>a</w:t>
      </w:r>
      <w:r w:rsidR="00180274" w:rsidRPr="00FE1907">
        <w:rPr>
          <w:rFonts w:ascii="Arial" w:hAnsi="Arial"/>
        </w:rPr>
        <w:t xml:space="preserve"> sample CSV file is provided for </w:t>
      </w:r>
      <w:r w:rsidR="00AD7CD9" w:rsidRPr="00FE1907">
        <w:rPr>
          <w:rFonts w:ascii="Arial" w:hAnsi="Arial"/>
        </w:rPr>
        <w:t>you</w:t>
      </w:r>
      <w:r w:rsidR="00A43AFC" w:rsidRPr="00FE1907">
        <w:rPr>
          <w:rFonts w:ascii="Arial" w:hAnsi="Arial"/>
        </w:rPr>
        <w:t xml:space="preserve"> and you must use this format</w:t>
      </w:r>
      <w:r w:rsidR="00DF5213" w:rsidRPr="00FE1907">
        <w:rPr>
          <w:rFonts w:ascii="Arial" w:hAnsi="Arial"/>
        </w:rPr>
        <w:t xml:space="preserve"> </w:t>
      </w:r>
      <w:r w:rsidR="00DF5213" w:rsidRPr="00FE1907">
        <w:rPr>
          <w:rFonts w:ascii="Arial" w:hAnsi="Arial"/>
        </w:rPr>
        <w:fldChar w:fldCharType="begin"/>
      </w:r>
      <w:r w:rsidR="0039538D">
        <w:rPr>
          <w:rFonts w:ascii="Arial" w:hAnsi="Arial"/>
        </w:rPr>
        <w:instrText xml:space="preserve"> ADDIN EN.CITE &lt;EndNote&gt;&lt;Cite&gt;&lt;RecNum&gt;10&lt;/RecNum&gt;&lt;DisplayText&gt;[4]&lt;/DisplayText&gt;&lt;record&gt;&lt;rec-number&gt;10&lt;/rec-number&gt;&lt;foreign-keys&gt;&lt;key app="EN" db-id="zd5sxvvdvsevr4effwo5s0efs0x9sfxsvtw0" timestamp="1479343546"&gt;10&lt;/key&gt;&lt;/foreign-keys&gt;&lt;ref-type name="Online Multimedia"&gt;48&lt;/ref-type&gt;&lt;contributors&gt;&lt;/contributors&gt;&lt;titles&gt;&lt;title&gt;Chapter 5 - Files and Exceptions 1&lt;/title&gt;&lt;/titles&gt;&lt;dates&gt;&lt;/dates&gt;&lt;urls&gt;&lt;/urls&gt;&lt;/record&gt;&lt;/Cite&gt;&lt;/EndNote&gt;</w:instrText>
      </w:r>
      <w:r w:rsidR="00DF5213" w:rsidRPr="00FE1907">
        <w:rPr>
          <w:rFonts w:ascii="Arial" w:hAnsi="Arial"/>
        </w:rPr>
        <w:fldChar w:fldCharType="separate"/>
      </w:r>
      <w:r w:rsidR="0039538D">
        <w:rPr>
          <w:rFonts w:ascii="Arial" w:hAnsi="Arial"/>
          <w:noProof/>
        </w:rPr>
        <w:t>[4]</w:t>
      </w:r>
      <w:r w:rsidR="00DF5213" w:rsidRPr="00FE1907">
        <w:rPr>
          <w:rFonts w:ascii="Arial" w:hAnsi="Arial"/>
        </w:rPr>
        <w:fldChar w:fldCharType="end"/>
      </w:r>
    </w:p>
    <w:p w14:paraId="0602ACE3" w14:textId="6AF0D739" w:rsidR="00180274"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list</w:t>
      </w:r>
      <w:r w:rsidR="005110A8" w:rsidRPr="00FE1907">
        <w:rPr>
          <w:rFonts w:ascii="Arial" w:hAnsi="Arial"/>
          <w:i/>
        </w:rPr>
        <w:t>:</w:t>
      </w:r>
      <w:r w:rsidR="00180274" w:rsidRPr="00FE1907">
        <w:rPr>
          <w:rFonts w:ascii="Arial" w:hAnsi="Arial"/>
          <w:i/>
        </w:rPr>
        <w:t xml:space="preserve"> </w:t>
      </w:r>
      <w:r w:rsidR="00180274" w:rsidRPr="00FE1907">
        <w:rPr>
          <w:rFonts w:ascii="Arial" w:hAnsi="Arial"/>
        </w:rPr>
        <w:t>display a neatly formatted</w:t>
      </w:r>
      <w:r w:rsidR="00DF5213" w:rsidRPr="00FE1907">
        <w:rPr>
          <w:rFonts w:ascii="Arial" w:hAnsi="Arial"/>
        </w:rPr>
        <w:t xml:space="preserve"> (lined up)</w:t>
      </w:r>
      <w:r w:rsidR="00180274" w:rsidRPr="00FE1907">
        <w:rPr>
          <w:rFonts w:ascii="Arial" w:hAnsi="Arial"/>
        </w:rPr>
        <w:t xml:space="preserve"> list of all the </w:t>
      </w:r>
      <w:r w:rsidR="00FE1907">
        <w:rPr>
          <w:rFonts w:ascii="Arial" w:hAnsi="Arial"/>
        </w:rPr>
        <w:t>song</w:t>
      </w:r>
      <w:r w:rsidR="00180274" w:rsidRPr="00FE1907">
        <w:rPr>
          <w:rFonts w:ascii="Arial" w:hAnsi="Arial"/>
        </w:rPr>
        <w:t xml:space="preserve">s with their </w:t>
      </w:r>
      <w:r w:rsidR="00A43AFC" w:rsidRPr="00FE1907">
        <w:rPr>
          <w:rFonts w:ascii="Arial" w:hAnsi="Arial"/>
        </w:rPr>
        <w:t>details</w:t>
      </w:r>
      <w:r w:rsidR="00FA01ED">
        <w:rPr>
          <w:rFonts w:ascii="Arial" w:hAnsi="Arial"/>
        </w:rPr>
        <w:t xml:space="preserve"> (songs to learn have an </w:t>
      </w:r>
      <w:r w:rsidR="00FA01ED" w:rsidRPr="0039538D">
        <w:rPr>
          <w:rFonts w:ascii="Arial" w:hAnsi="Arial"/>
          <w:b/>
        </w:rPr>
        <w:t>*</w:t>
      </w:r>
      <w:r w:rsidR="00FA01ED">
        <w:rPr>
          <w:rFonts w:ascii="Arial" w:hAnsi="Arial"/>
        </w:rPr>
        <w:t xml:space="preserve"> next to them)</w:t>
      </w:r>
      <w:r w:rsidR="008A22C5" w:rsidRPr="00FE1907">
        <w:rPr>
          <w:rFonts w:ascii="Arial" w:hAnsi="Arial"/>
        </w:rPr>
        <w:t xml:space="preserve"> and a </w:t>
      </w:r>
      <w:r w:rsidR="00FE1907">
        <w:rPr>
          <w:rFonts w:ascii="Arial" w:hAnsi="Arial"/>
        </w:rPr>
        <w:t xml:space="preserve">count </w:t>
      </w:r>
      <w:r w:rsidR="008A22C5" w:rsidRPr="00FE1907">
        <w:rPr>
          <w:rFonts w:ascii="Arial" w:hAnsi="Arial"/>
        </w:rPr>
        <w:t xml:space="preserve">of these </w:t>
      </w:r>
      <w:r w:rsidR="00FE1907">
        <w:rPr>
          <w:rFonts w:ascii="Arial" w:hAnsi="Arial"/>
        </w:rPr>
        <w:t>song</w:t>
      </w:r>
      <w:r w:rsidR="008A22C5" w:rsidRPr="00FE1907">
        <w:rPr>
          <w:rFonts w:ascii="Arial" w:hAnsi="Arial"/>
        </w:rPr>
        <w:t>s</w:t>
      </w:r>
      <w:r w:rsidR="00DF5213" w:rsidRPr="00FE1907">
        <w:rPr>
          <w:rFonts w:ascii="Arial" w:hAnsi="Arial"/>
        </w:rPr>
        <w:t xml:space="preserve"> </w:t>
      </w:r>
      <w:r w:rsidR="00DF5213" w:rsidRPr="00FE1907">
        <w:rPr>
          <w:rFonts w:ascii="Arial" w:hAnsi="Arial"/>
        </w:rPr>
        <w:fldChar w:fldCharType="begin"/>
      </w:r>
      <w:r w:rsidR="0039538D">
        <w:rPr>
          <w:rFonts w:ascii="Arial" w:hAnsi="Arial"/>
        </w:rPr>
        <w:instrText xml:space="preserve"> ADDIN EN.CITE &lt;EndNote&gt;&lt;Cite&gt;&lt;RecNum&gt;9&lt;/RecNum&gt;&lt;DisplayText&gt;[5]&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DF5213" w:rsidRPr="00FE1907">
        <w:rPr>
          <w:rFonts w:ascii="Arial" w:hAnsi="Arial"/>
        </w:rPr>
        <w:fldChar w:fldCharType="separate"/>
      </w:r>
      <w:r w:rsidR="0039538D">
        <w:rPr>
          <w:rFonts w:ascii="Arial" w:hAnsi="Arial"/>
          <w:noProof/>
        </w:rPr>
        <w:t>[5]</w:t>
      </w:r>
      <w:r w:rsidR="00DF5213" w:rsidRPr="00FE1907">
        <w:rPr>
          <w:rFonts w:ascii="Arial" w:hAnsi="Arial"/>
        </w:rPr>
        <w:fldChar w:fldCharType="end"/>
      </w:r>
      <w:r w:rsidR="009177FF">
        <w:rPr>
          <w:rFonts w:ascii="Arial" w:hAnsi="Arial"/>
        </w:rPr>
        <w:t xml:space="preserve"> (note: you are welcome to either </w:t>
      </w:r>
      <w:r w:rsidR="0039538D">
        <w:rPr>
          <w:rFonts w:ascii="Arial" w:hAnsi="Arial"/>
        </w:rPr>
        <w:t>guess</w:t>
      </w:r>
      <w:r w:rsidR="009177FF">
        <w:rPr>
          <w:rFonts w:ascii="Arial" w:hAnsi="Arial"/>
        </w:rPr>
        <w:t xml:space="preserve"> or calculate the size of the title and artist fields </w:t>
      </w:r>
      <w:r w:rsidR="0039538D">
        <w:rPr>
          <w:rFonts w:ascii="Arial" w:hAnsi="Arial"/>
        </w:rPr>
        <w:t xml:space="preserve">to line them up </w:t>
      </w:r>
      <w:r w:rsidR="009177FF">
        <w:rPr>
          <w:rFonts w:ascii="Arial" w:hAnsi="Arial"/>
        </w:rPr>
        <w:t>- either way is fine)</w:t>
      </w:r>
    </w:p>
    <w:p w14:paraId="03B21E24" w14:textId="31B3F549" w:rsidR="00AD7CD9"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add</w:t>
      </w:r>
      <w:r w:rsidR="005110A8" w:rsidRPr="00FE1907">
        <w:rPr>
          <w:rFonts w:ascii="Arial" w:hAnsi="Arial"/>
          <w:i/>
        </w:rPr>
        <w:t>:</w:t>
      </w:r>
      <w:r w:rsidRPr="00FE1907">
        <w:rPr>
          <w:rFonts w:ascii="Arial" w:hAnsi="Arial"/>
        </w:rPr>
        <w:t xml:space="preserve"> prompt for the </w:t>
      </w:r>
      <w:r w:rsidR="00FE1907">
        <w:rPr>
          <w:rFonts w:ascii="Arial" w:hAnsi="Arial"/>
        </w:rPr>
        <w:t>song</w:t>
      </w:r>
      <w:r w:rsidRPr="00FE1907">
        <w:rPr>
          <w:rFonts w:ascii="Arial" w:hAnsi="Arial"/>
        </w:rPr>
        <w:t xml:space="preserve">’s </w:t>
      </w:r>
      <w:r w:rsidR="00A43AFC" w:rsidRPr="00FE1907">
        <w:rPr>
          <w:rFonts w:ascii="Arial" w:hAnsi="Arial"/>
        </w:rPr>
        <w:t xml:space="preserve">title, </w:t>
      </w:r>
      <w:r w:rsidR="00FE1907">
        <w:rPr>
          <w:rFonts w:ascii="Arial" w:hAnsi="Arial"/>
        </w:rPr>
        <w:t>artist</w:t>
      </w:r>
      <w:r w:rsidR="00A43AFC" w:rsidRPr="00FE1907">
        <w:rPr>
          <w:rFonts w:ascii="Arial" w:hAnsi="Arial"/>
        </w:rPr>
        <w:t xml:space="preserve"> and </w:t>
      </w:r>
      <w:r w:rsidR="00FE1907">
        <w:rPr>
          <w:rFonts w:ascii="Arial" w:hAnsi="Arial"/>
        </w:rPr>
        <w:t>year</w:t>
      </w:r>
      <w:r w:rsidRPr="00FE1907">
        <w:rPr>
          <w:rFonts w:ascii="Arial" w:hAnsi="Arial"/>
        </w:rPr>
        <w:t>,</w:t>
      </w:r>
      <w:r w:rsidR="00FE1907">
        <w:rPr>
          <w:rFonts w:ascii="Arial" w:hAnsi="Arial"/>
        </w:rPr>
        <w:t xml:space="preserve"> </w:t>
      </w:r>
      <w:r w:rsidR="00A43AFC" w:rsidRPr="00FE1907">
        <w:rPr>
          <w:rFonts w:ascii="Arial" w:hAnsi="Arial"/>
        </w:rPr>
        <w:br/>
      </w:r>
      <w:r w:rsidRPr="00FE1907">
        <w:rPr>
          <w:rFonts w:ascii="Arial" w:hAnsi="Arial"/>
        </w:rPr>
        <w:t>error-checking each of these</w:t>
      </w:r>
      <w:r w:rsidR="0039538D">
        <w:rPr>
          <w:rFonts w:ascii="Arial" w:hAnsi="Arial"/>
        </w:rPr>
        <w:t xml:space="preserve"> </w:t>
      </w:r>
      <w:r w:rsidR="0039538D" w:rsidRPr="00FE1907">
        <w:rPr>
          <w:rFonts w:ascii="Arial" w:hAnsi="Arial"/>
        </w:rPr>
        <w:fldChar w:fldCharType="begin"/>
      </w:r>
      <w:r w:rsidR="0039538D">
        <w:rPr>
          <w:rFonts w:ascii="Arial" w:hAnsi="Arial"/>
        </w:rPr>
        <w:instrText xml:space="preserve"> ADDIN EN.CITE &lt;EndNote&gt;&lt;Cite&gt;&lt;RecNum&gt;9&lt;/RecNum&gt;&lt;DisplayText&gt;[5]&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39538D" w:rsidRPr="00FE1907">
        <w:rPr>
          <w:rFonts w:ascii="Arial" w:hAnsi="Arial"/>
        </w:rPr>
        <w:fldChar w:fldCharType="separate"/>
      </w:r>
      <w:r w:rsidR="0039538D">
        <w:rPr>
          <w:rFonts w:ascii="Arial" w:hAnsi="Arial"/>
          <w:noProof/>
        </w:rPr>
        <w:t>[5]</w:t>
      </w:r>
      <w:r w:rsidR="0039538D" w:rsidRPr="00FE1907">
        <w:rPr>
          <w:rFonts w:ascii="Arial" w:hAnsi="Arial"/>
        </w:rPr>
        <w:fldChar w:fldCharType="end"/>
      </w:r>
      <w:r w:rsidRPr="00FE1907">
        <w:rPr>
          <w:rFonts w:ascii="Arial" w:hAnsi="Arial"/>
        </w:rPr>
        <w:t xml:space="preserve">, then add the </w:t>
      </w:r>
      <w:r w:rsidR="00FE1907">
        <w:rPr>
          <w:rFonts w:ascii="Arial" w:hAnsi="Arial"/>
        </w:rPr>
        <w:t>song</w:t>
      </w:r>
      <w:r w:rsidRPr="00FE1907">
        <w:rPr>
          <w:rFonts w:ascii="Arial" w:hAnsi="Arial"/>
        </w:rPr>
        <w:t xml:space="preserve"> to the </w:t>
      </w:r>
      <w:r w:rsidR="0039538D">
        <w:rPr>
          <w:rFonts w:ascii="Arial" w:hAnsi="Arial"/>
        </w:rPr>
        <w:t xml:space="preserve">song </w:t>
      </w:r>
      <w:r w:rsidRPr="00FE1907">
        <w:rPr>
          <w:rFonts w:ascii="Arial" w:hAnsi="Arial"/>
        </w:rPr>
        <w:t>list in memory</w:t>
      </w:r>
      <w:r w:rsidR="005110A8" w:rsidRPr="00FE1907">
        <w:rPr>
          <w:rFonts w:ascii="Arial" w:hAnsi="Arial"/>
        </w:rPr>
        <w:t xml:space="preserve"> (not to the file)</w:t>
      </w:r>
      <w:r w:rsidR="00FE1907">
        <w:rPr>
          <w:rFonts w:ascii="Arial" w:hAnsi="Arial"/>
        </w:rPr>
        <w:t>; new songs are always required</w:t>
      </w:r>
    </w:p>
    <w:p w14:paraId="29EFD9CF" w14:textId="1639BB8C" w:rsidR="00AD7CD9"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00FA01ED">
        <w:rPr>
          <w:rFonts w:ascii="Arial" w:hAnsi="Arial"/>
          <w:i/>
        </w:rPr>
        <w:t xml:space="preserve">to </w:t>
      </w:r>
      <w:r w:rsidR="00A43AFC" w:rsidRPr="00FE1907">
        <w:rPr>
          <w:rFonts w:ascii="Arial" w:hAnsi="Arial"/>
          <w:b/>
          <w:i/>
        </w:rPr>
        <w:t>c</w:t>
      </w:r>
      <w:r w:rsidRPr="00FE1907">
        <w:rPr>
          <w:rFonts w:ascii="Arial" w:hAnsi="Arial"/>
          <w:b/>
          <w:i/>
        </w:rPr>
        <w:t>omplete</w:t>
      </w:r>
      <w:r w:rsidR="00FA01ED">
        <w:rPr>
          <w:rFonts w:ascii="Arial" w:hAnsi="Arial"/>
          <w:b/>
          <w:i/>
        </w:rPr>
        <w:t xml:space="preserve"> a song</w:t>
      </w:r>
      <w:r w:rsidR="005110A8" w:rsidRPr="00FE1907">
        <w:rPr>
          <w:rFonts w:ascii="Arial" w:hAnsi="Arial"/>
          <w:i/>
        </w:rPr>
        <w:t>:</w:t>
      </w:r>
      <w:r w:rsidRPr="00FE1907">
        <w:rPr>
          <w:rFonts w:ascii="Arial" w:hAnsi="Arial"/>
        </w:rPr>
        <w:t xml:space="preserve"> allow the user to choose one</w:t>
      </w:r>
      <w:r w:rsidR="00A43AFC" w:rsidRPr="00FE1907">
        <w:rPr>
          <w:rFonts w:ascii="Arial" w:hAnsi="Arial"/>
        </w:rPr>
        <w:t xml:space="preserve"> </w:t>
      </w:r>
      <w:r w:rsidR="00FE1907">
        <w:rPr>
          <w:rFonts w:ascii="Arial" w:hAnsi="Arial"/>
        </w:rPr>
        <w:t>song</w:t>
      </w:r>
      <w:r w:rsidR="00FA01ED">
        <w:rPr>
          <w:rFonts w:ascii="Arial" w:hAnsi="Arial"/>
        </w:rPr>
        <w:t xml:space="preserve"> by number</w:t>
      </w:r>
      <w:r w:rsidRPr="00FE1907">
        <w:rPr>
          <w:rFonts w:ascii="Arial" w:hAnsi="Arial"/>
        </w:rPr>
        <w:t xml:space="preserve"> (error-checked), then change that </w:t>
      </w:r>
      <w:r w:rsidR="00FE1907">
        <w:rPr>
          <w:rFonts w:ascii="Arial" w:hAnsi="Arial"/>
        </w:rPr>
        <w:t>song</w:t>
      </w:r>
      <w:r w:rsidR="00FA01ED">
        <w:rPr>
          <w:rFonts w:ascii="Arial" w:hAnsi="Arial"/>
        </w:rPr>
        <w:t>'s status</w:t>
      </w:r>
      <w:r w:rsidRPr="00FE1907">
        <w:rPr>
          <w:rFonts w:ascii="Arial" w:hAnsi="Arial"/>
        </w:rPr>
        <w:t xml:space="preserve"> to </w:t>
      </w:r>
      <w:r w:rsidR="00FA01ED">
        <w:rPr>
          <w:rFonts w:ascii="Arial" w:hAnsi="Arial"/>
        </w:rPr>
        <w:t>learned</w:t>
      </w:r>
    </w:p>
    <w:p w14:paraId="6FB10D31" w14:textId="59FAAD3C" w:rsidR="00180274" w:rsidRPr="00FE1907" w:rsidRDefault="00CE7BB1" w:rsidP="00CE7BB1">
      <w:pPr>
        <w:pStyle w:val="ListParagraph"/>
        <w:numPr>
          <w:ilvl w:val="1"/>
          <w:numId w:val="19"/>
        </w:numPr>
        <w:jc w:val="both"/>
        <w:rPr>
          <w:rFonts w:ascii="Arial" w:hAnsi="Arial"/>
        </w:rPr>
      </w:pPr>
      <w:r w:rsidRPr="00FE1907">
        <w:rPr>
          <w:rFonts w:ascii="Arial" w:hAnsi="Arial"/>
        </w:rPr>
        <w:t xml:space="preserve">if no </w:t>
      </w:r>
      <w:r w:rsidR="00FE1907">
        <w:rPr>
          <w:rFonts w:ascii="Arial" w:hAnsi="Arial"/>
        </w:rPr>
        <w:t>song</w:t>
      </w:r>
      <w:r w:rsidRPr="00FE1907">
        <w:rPr>
          <w:rFonts w:ascii="Arial" w:hAnsi="Arial"/>
        </w:rPr>
        <w:t xml:space="preserve">s are required, then </w:t>
      </w:r>
      <w:r w:rsidR="0039538D">
        <w:rPr>
          <w:rFonts w:ascii="Arial" w:hAnsi="Arial"/>
        </w:rPr>
        <w:t xml:space="preserve">display </w:t>
      </w:r>
      <w:r w:rsidR="00180274" w:rsidRPr="00FE1907">
        <w:rPr>
          <w:rFonts w:ascii="Arial" w:hAnsi="Arial"/>
        </w:rPr>
        <w:t>a</w:t>
      </w:r>
      <w:r w:rsidR="00DF5213" w:rsidRPr="00FE1907">
        <w:rPr>
          <w:rFonts w:ascii="Arial" w:hAnsi="Arial"/>
        </w:rPr>
        <w:t xml:space="preserve"> "</w:t>
      </w:r>
      <w:r w:rsidR="004D072F" w:rsidRPr="004D072F">
        <w:rPr>
          <w:rFonts w:ascii="Arial" w:hAnsi="Arial"/>
        </w:rPr>
        <w:t>No more songs to learn!</w:t>
      </w:r>
      <w:r w:rsidR="00DF5213" w:rsidRPr="00FE1907">
        <w:rPr>
          <w:rFonts w:ascii="Arial" w:hAnsi="Arial"/>
        </w:rPr>
        <w:t>"</w:t>
      </w:r>
      <w:r w:rsidR="0039538D">
        <w:rPr>
          <w:rFonts w:ascii="Arial" w:hAnsi="Arial"/>
        </w:rPr>
        <w:t xml:space="preserve"> message </w:t>
      </w:r>
    </w:p>
    <w:p w14:paraId="7BA409F3" w14:textId="46946934" w:rsidR="00D3304D" w:rsidRPr="00E2176D" w:rsidRDefault="00CE7BB1" w:rsidP="00CD6A63">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quit</w:t>
      </w:r>
      <w:r w:rsidR="005110A8" w:rsidRPr="00FE1907">
        <w:rPr>
          <w:rFonts w:ascii="Arial" w:hAnsi="Arial"/>
          <w:i/>
        </w:rPr>
        <w:t>:</w:t>
      </w:r>
      <w:r w:rsidRPr="00FE1907">
        <w:rPr>
          <w:rFonts w:ascii="Arial" w:hAnsi="Arial"/>
        </w:rPr>
        <w:t xml:space="preserve"> save the </w:t>
      </w:r>
      <w:r w:rsidR="00FE1907">
        <w:rPr>
          <w:rFonts w:ascii="Arial" w:hAnsi="Arial"/>
        </w:rPr>
        <w:t>song</w:t>
      </w:r>
      <w:r w:rsidRPr="00FE1907">
        <w:rPr>
          <w:rFonts w:ascii="Arial" w:hAnsi="Arial"/>
        </w:rPr>
        <w:t>s to the CSV file, overwriting file contents</w:t>
      </w:r>
    </w:p>
    <w:p w14:paraId="0F08CBFC" w14:textId="77777777" w:rsidR="00620365" w:rsidRPr="00CA7610" w:rsidRDefault="00620365" w:rsidP="00D7039C">
      <w:pPr>
        <w:pStyle w:val="Sub-Headings"/>
      </w:pPr>
      <w:r w:rsidRPr="00CA7610">
        <w:t>Planning:</w:t>
      </w:r>
    </w:p>
    <w:p w14:paraId="07E6820D" w14:textId="70A3AF9B" w:rsidR="00C21172" w:rsidRPr="00FE1907" w:rsidRDefault="00620365" w:rsidP="00620365">
      <w:pPr>
        <w:rPr>
          <w:rFonts w:ascii="Arial" w:hAnsi="Arial"/>
        </w:rPr>
      </w:pPr>
      <w:r w:rsidRPr="00FE1907">
        <w:rPr>
          <w:rFonts w:ascii="Arial" w:hAnsi="Arial"/>
        </w:rPr>
        <w:t>Write up the algorithm</w:t>
      </w:r>
      <w:r w:rsidR="00C21172" w:rsidRPr="00FE1907">
        <w:rPr>
          <w:rFonts w:ascii="Arial" w:hAnsi="Arial"/>
        </w:rPr>
        <w:t xml:space="preserve">s in pseudocode for two functions: </w:t>
      </w:r>
      <w:r w:rsidR="005110A8" w:rsidRPr="00FE1907">
        <w:rPr>
          <w:rFonts w:ascii="Arial" w:hAnsi="Arial"/>
          <w:b/>
        </w:rPr>
        <w:t>load</w:t>
      </w:r>
      <w:r w:rsidR="00C21172" w:rsidRPr="00FE1907">
        <w:rPr>
          <w:rFonts w:ascii="Arial" w:hAnsi="Arial"/>
          <w:b/>
        </w:rPr>
        <w:t xml:space="preserve"> </w:t>
      </w:r>
      <w:r w:rsidR="00FE1907">
        <w:rPr>
          <w:rFonts w:ascii="Arial" w:hAnsi="Arial"/>
          <w:b/>
        </w:rPr>
        <w:t>song</w:t>
      </w:r>
      <w:r w:rsidR="00C21172" w:rsidRPr="00FE1907">
        <w:rPr>
          <w:rFonts w:ascii="Arial" w:hAnsi="Arial"/>
          <w:b/>
        </w:rPr>
        <w:t>s</w:t>
      </w:r>
      <w:r w:rsidR="00C21172" w:rsidRPr="00FE1907">
        <w:rPr>
          <w:rFonts w:ascii="Arial" w:hAnsi="Arial"/>
        </w:rPr>
        <w:t xml:space="preserve"> and </w:t>
      </w:r>
      <w:r w:rsidR="005110A8" w:rsidRPr="00FE1907">
        <w:rPr>
          <w:rFonts w:ascii="Arial" w:hAnsi="Arial"/>
          <w:b/>
        </w:rPr>
        <w:t>complete</w:t>
      </w:r>
      <w:r w:rsidR="00A43AFC" w:rsidRPr="00FE1907">
        <w:rPr>
          <w:rFonts w:ascii="Arial" w:hAnsi="Arial"/>
          <w:b/>
        </w:rPr>
        <w:t xml:space="preserve"> a</w:t>
      </w:r>
      <w:r w:rsidR="00C21172" w:rsidRPr="00FE1907">
        <w:rPr>
          <w:rFonts w:ascii="Arial" w:hAnsi="Arial"/>
          <w:b/>
        </w:rPr>
        <w:t xml:space="preserve"> </w:t>
      </w:r>
      <w:r w:rsidR="00FE1907">
        <w:rPr>
          <w:rFonts w:ascii="Arial" w:hAnsi="Arial"/>
          <w:b/>
        </w:rPr>
        <w:t>song</w:t>
      </w:r>
      <w:r w:rsidR="00C21172" w:rsidRPr="00FE1907">
        <w:rPr>
          <w:rFonts w:ascii="Arial" w:hAnsi="Arial"/>
        </w:rPr>
        <w:t xml:space="preserve">. </w:t>
      </w:r>
    </w:p>
    <w:p w14:paraId="6E60B5DB" w14:textId="6227E22C" w:rsidR="00C21172" w:rsidRPr="00FE1907" w:rsidRDefault="00C21172" w:rsidP="00620365">
      <w:pPr>
        <w:rPr>
          <w:rFonts w:ascii="Arial" w:hAnsi="Arial"/>
        </w:rPr>
      </w:pPr>
      <w:r w:rsidRPr="00FE1907">
        <w:rPr>
          <w:rFonts w:ascii="Arial" w:hAnsi="Arial"/>
        </w:rPr>
        <w:t>Do this</w:t>
      </w:r>
      <w:r w:rsidR="003969D5">
        <w:rPr>
          <w:rFonts w:ascii="Arial" w:hAnsi="Arial"/>
        </w:rPr>
        <w:t xml:space="preserve"> in a docstring </w:t>
      </w:r>
      <w:r w:rsidR="00620365" w:rsidRPr="00FE1907">
        <w:rPr>
          <w:rFonts w:ascii="Arial" w:hAnsi="Arial"/>
        </w:rPr>
        <w:t xml:space="preserve">comment </w:t>
      </w:r>
      <w:r w:rsidRPr="00FE1907">
        <w:rPr>
          <w:rFonts w:ascii="Arial" w:hAnsi="Arial"/>
        </w:rPr>
        <w:t>directly above each of these functions.</w:t>
      </w:r>
      <w:r w:rsidR="0039538D">
        <w:rPr>
          <w:rFonts w:ascii="Arial" w:hAnsi="Arial"/>
        </w:rPr>
        <w:t xml:space="preserve"> </w:t>
      </w:r>
      <w:r w:rsidR="0039538D" w:rsidRPr="00FE1907">
        <w:rPr>
          <w:rFonts w:ascii="Arial" w:hAnsi="Arial"/>
        </w:rPr>
        <w:t>You may do pseudocode for more than these two functions, but it is not required.</w:t>
      </w:r>
    </w:p>
    <w:p w14:paraId="532BEBF5" w14:textId="77777777" w:rsidR="00E2176D" w:rsidRDefault="00C21172" w:rsidP="00D7039C">
      <w:pPr>
        <w:rPr>
          <w:rFonts w:ascii="Arial" w:hAnsi="Arial"/>
        </w:rPr>
      </w:pPr>
      <w:r w:rsidRPr="00FE1907">
        <w:rPr>
          <w:rFonts w:ascii="Arial" w:hAnsi="Arial"/>
        </w:rPr>
        <w:t>A</w:t>
      </w:r>
      <w:r w:rsidR="00620365" w:rsidRPr="00FE1907">
        <w:rPr>
          <w:rFonts w:ascii="Arial" w:hAnsi="Arial"/>
        </w:rPr>
        <w:t>t the</w:t>
      </w:r>
      <w:r w:rsidRPr="00FE1907">
        <w:rPr>
          <w:rFonts w:ascii="Arial" w:hAnsi="Arial"/>
        </w:rPr>
        <w:t xml:space="preserve"> very</w:t>
      </w:r>
      <w:r w:rsidR="00620365" w:rsidRPr="00FE1907">
        <w:rPr>
          <w:rFonts w:ascii="Arial" w:hAnsi="Arial"/>
        </w:rPr>
        <w:t xml:space="preserve"> top of your code file</w:t>
      </w:r>
      <w:r w:rsidRPr="00FE1907">
        <w:rPr>
          <w:rFonts w:ascii="Arial" w:hAnsi="Arial"/>
        </w:rPr>
        <w:t>, add a docstring containing</w:t>
      </w:r>
      <w:r w:rsidR="00620365" w:rsidRPr="00FE1907">
        <w:rPr>
          <w:rFonts w:ascii="Arial" w:hAnsi="Arial"/>
        </w:rPr>
        <w:t xml:space="preserve"> your </w:t>
      </w:r>
      <w:r w:rsidRPr="00FE1907">
        <w:rPr>
          <w:rFonts w:ascii="Arial" w:hAnsi="Arial"/>
          <w:b/>
        </w:rPr>
        <w:t xml:space="preserve">name, date, </w:t>
      </w:r>
      <w:r w:rsidR="00620365" w:rsidRPr="00FE1907">
        <w:rPr>
          <w:rFonts w:ascii="Arial" w:hAnsi="Arial"/>
          <w:b/>
        </w:rPr>
        <w:t>brief program details</w:t>
      </w:r>
      <w:r w:rsidRPr="00FE1907">
        <w:rPr>
          <w:rFonts w:ascii="Arial" w:hAnsi="Arial"/>
        </w:rPr>
        <w:t xml:space="preserve"> and</w:t>
      </w:r>
      <w:r w:rsidRPr="00FE1907">
        <w:rPr>
          <w:rFonts w:ascii="Arial" w:hAnsi="Arial"/>
          <w:b/>
        </w:rPr>
        <w:t xml:space="preserve"> a link to your project on GitHub</w:t>
      </w:r>
      <w:r w:rsidR="003969D5">
        <w:rPr>
          <w:rFonts w:ascii="Arial" w:hAnsi="Arial"/>
          <w:b/>
        </w:rPr>
        <w:t xml:space="preserve"> (Classroom)</w:t>
      </w:r>
      <w:r w:rsidRPr="00FE1907">
        <w:rPr>
          <w:rFonts w:ascii="Arial" w:hAnsi="Arial"/>
        </w:rPr>
        <w:t>.</w:t>
      </w:r>
    </w:p>
    <w:p w14:paraId="11ECC58B" w14:textId="5707F264" w:rsidR="00FC47C8" w:rsidRPr="00D7039C" w:rsidRDefault="00620365" w:rsidP="00D7039C">
      <w:pPr>
        <w:rPr>
          <w:rFonts w:ascii="Arial" w:hAnsi="Arial"/>
        </w:rPr>
      </w:pPr>
      <w:r w:rsidRPr="00FE1907">
        <w:rPr>
          <w:rFonts w:ascii="Arial" w:hAnsi="Arial"/>
        </w:rPr>
        <w:lastRenderedPageBreak/>
        <w:t>Follow the guide to good pseudocode and examples presented in the subject to ensure this is done to a high standard.</w:t>
      </w:r>
      <w:r w:rsidR="00DF5213" w:rsidRPr="00FE1907">
        <w:rPr>
          <w:rFonts w:ascii="Arial" w:hAnsi="Arial"/>
        </w:rPr>
        <w:t xml:space="preserve"> </w:t>
      </w:r>
      <w:r w:rsidR="000F298A" w:rsidRPr="00FE1907">
        <w:rPr>
          <w:rFonts w:ascii="Arial" w:hAnsi="Arial"/>
        </w:rPr>
        <w:fldChar w:fldCharType="begin"/>
      </w:r>
      <w:r w:rsidR="009177FF">
        <w:rPr>
          <w:rFonts w:ascii="Arial" w:hAnsi="Arial"/>
        </w:rPr>
        <w:instrText xml:space="preserve"> ADDIN EN.CITE &lt;EndNote&gt;&lt;Cite&gt;&lt;Author&gt;Andersen&lt;/Author&gt;&lt;Year&gt;2016&lt;/Year&gt;&lt;RecNum&gt;11&lt;/RecNum&gt;&lt;DisplayText&gt;[6]&lt;/DisplayText&gt;&lt;record&gt;&lt;rec-number&gt;11&lt;/rec-number&gt;&lt;foreign-keys&gt;&lt;key app="EN" db-id="zd5sxvvdvsevr4effwo5s0efs0x9sfxsvtw0" timestamp="1479343751"&gt;11&lt;/key&gt;&lt;/foreign-keys&gt;&lt;ref-type name="Electronic Book"&gt;44&lt;/ref-type&gt;&lt;contributors&gt;&lt;authors&gt;&lt;author&gt;Andersen, T.&lt;/author&gt;&lt;author&gt;Ward, L.M.&lt;/author&gt;&lt;/authors&gt;&lt;/contributors&gt;&lt;titles&gt;&lt;title&gt;Guide to Good Pseudocode&lt;/title&gt;&lt;/titles&gt;&lt;dates&gt;&lt;year&gt;2016&lt;/year&gt;&lt;/dates&gt;&lt;urls&gt;&lt;/urls&gt;&lt;/record&gt;&lt;/Cite&gt;&lt;/EndNote&gt;</w:instrText>
      </w:r>
      <w:r w:rsidR="000F298A" w:rsidRPr="00FE1907">
        <w:rPr>
          <w:rFonts w:ascii="Arial" w:hAnsi="Arial"/>
        </w:rPr>
        <w:fldChar w:fldCharType="separate"/>
      </w:r>
      <w:r w:rsidR="009177FF">
        <w:rPr>
          <w:rFonts w:ascii="Arial" w:hAnsi="Arial"/>
          <w:noProof/>
        </w:rPr>
        <w:t>[6]</w:t>
      </w:r>
      <w:r w:rsidR="000F298A" w:rsidRPr="00FE1907">
        <w:rPr>
          <w:rFonts w:ascii="Arial" w:hAnsi="Arial"/>
        </w:rPr>
        <w:fldChar w:fldCharType="end"/>
      </w:r>
      <w:r w:rsidR="00A43AFC" w:rsidRPr="00FE1907">
        <w:rPr>
          <w:rFonts w:ascii="Arial" w:hAnsi="Arial"/>
        </w:rPr>
        <w:t xml:space="preserve"> </w:t>
      </w:r>
      <w:r w:rsidRPr="00FE1907">
        <w:rPr>
          <w:rFonts w:ascii="Arial" w:hAnsi="Arial"/>
        </w:rPr>
        <w:t xml:space="preserve">You may show this part of the assignment to your tutor during </w:t>
      </w:r>
      <w:r w:rsidR="00AD7CD9" w:rsidRPr="00FE1907">
        <w:rPr>
          <w:rFonts w:ascii="Arial" w:hAnsi="Arial"/>
        </w:rPr>
        <w:t>practical</w:t>
      </w:r>
      <w:r w:rsidRPr="00FE1907">
        <w:rPr>
          <w:rFonts w:ascii="Arial" w:hAnsi="Arial"/>
        </w:rPr>
        <w:t xml:space="preserve"> time to get comments or suggestions.</w:t>
      </w:r>
    </w:p>
    <w:p w14:paraId="51439301" w14:textId="55D4B424" w:rsidR="00CD6A63" w:rsidRDefault="00CD6A63" w:rsidP="00D7039C">
      <w:pPr>
        <w:pStyle w:val="Sub-Headings"/>
      </w:pPr>
      <w:r>
        <w:t>Coding</w:t>
      </w:r>
      <w:r w:rsidR="00620365">
        <w:t xml:space="preserve"> Requirements</w:t>
      </w:r>
      <w:r w:rsidR="00F72741">
        <w:t xml:space="preserve"> and Suggestions</w:t>
      </w:r>
      <w:r>
        <w:t>:</w:t>
      </w:r>
      <w:bookmarkStart w:id="0" w:name="_GoBack"/>
      <w:bookmarkEnd w:id="0"/>
    </w:p>
    <w:p w14:paraId="3D73EFC4" w14:textId="352FB34B" w:rsidR="00CD6A63" w:rsidRPr="00FE1907" w:rsidRDefault="00CD6A63" w:rsidP="00CD6A63">
      <w:pPr>
        <w:pStyle w:val="ListParagraph"/>
        <w:numPr>
          <w:ilvl w:val="0"/>
          <w:numId w:val="14"/>
        </w:numPr>
        <w:rPr>
          <w:rFonts w:ascii="Arial" w:hAnsi="Arial"/>
        </w:rPr>
      </w:pPr>
      <w:r w:rsidRPr="00FE1907">
        <w:rPr>
          <w:rFonts w:ascii="Arial" w:hAnsi="Arial"/>
        </w:rPr>
        <w:t xml:space="preserve">Make use of named constants </w:t>
      </w:r>
      <w:r w:rsidR="003969D5">
        <w:rPr>
          <w:rFonts w:ascii="Arial" w:hAnsi="Arial"/>
        </w:rPr>
        <w:t>as</w:t>
      </w:r>
      <w:r w:rsidRPr="00FE1907">
        <w:rPr>
          <w:rFonts w:ascii="Arial" w:hAnsi="Arial"/>
        </w:rPr>
        <w:t xml:space="preserve"> appropriate</w:t>
      </w:r>
      <w:r w:rsidR="00534600" w:rsidRPr="00FE1907">
        <w:rPr>
          <w:rFonts w:ascii="Arial" w:hAnsi="Arial"/>
        </w:rPr>
        <w:t xml:space="preserve"> </w:t>
      </w:r>
      <w:r w:rsidR="003969D5">
        <w:rPr>
          <w:rFonts w:ascii="Arial" w:hAnsi="Arial"/>
        </w:rPr>
        <w:t>(e.g. for the required/completed status).</w:t>
      </w:r>
    </w:p>
    <w:p w14:paraId="23C21496" w14:textId="42A04474" w:rsidR="00CD6A63" w:rsidRPr="00FE1907" w:rsidRDefault="00CD6A63" w:rsidP="00CD6A63">
      <w:pPr>
        <w:pStyle w:val="ListParagraph"/>
        <w:numPr>
          <w:ilvl w:val="0"/>
          <w:numId w:val="14"/>
        </w:numPr>
        <w:rPr>
          <w:rFonts w:ascii="Arial" w:hAnsi="Arial"/>
        </w:rPr>
      </w:pPr>
      <w:r w:rsidRPr="00FE1907">
        <w:rPr>
          <w:rFonts w:ascii="Arial" w:hAnsi="Arial"/>
        </w:rPr>
        <w:t>Use function</w:t>
      </w:r>
      <w:r w:rsidR="00C21172" w:rsidRPr="00FE1907">
        <w:rPr>
          <w:rFonts w:ascii="Arial" w:hAnsi="Arial"/>
        </w:rPr>
        <w:t>s appropriately</w:t>
      </w:r>
      <w:r w:rsidRPr="00FE1907">
        <w:rPr>
          <w:rFonts w:ascii="Arial" w:hAnsi="Arial"/>
        </w:rPr>
        <w:t xml:space="preserve"> for </w:t>
      </w:r>
      <w:r w:rsidR="00C21172" w:rsidRPr="00FE1907">
        <w:rPr>
          <w:rFonts w:ascii="Arial" w:hAnsi="Arial"/>
        </w:rPr>
        <w:t>each significant part of the program</w:t>
      </w:r>
      <w:r w:rsidR="00483ACF" w:rsidRPr="00FE1907">
        <w:rPr>
          <w:rFonts w:ascii="Arial" w:hAnsi="Arial"/>
        </w:rPr>
        <w:t>: this is the divide-and-conquer problem-solving approach</w:t>
      </w:r>
      <w:r w:rsidR="00C21172" w:rsidRPr="00FE1907">
        <w:rPr>
          <w:rFonts w:ascii="Arial" w:hAnsi="Arial"/>
        </w:rPr>
        <w:t>. Remember</w:t>
      </w:r>
      <w:r w:rsidR="00425B9A">
        <w:rPr>
          <w:rFonts w:ascii="Arial" w:hAnsi="Arial"/>
        </w:rPr>
        <w:t>,</w:t>
      </w:r>
      <w:r w:rsidR="00C21172" w:rsidRPr="00FE1907">
        <w:rPr>
          <w:rFonts w:ascii="Arial" w:hAnsi="Arial"/>
        </w:rPr>
        <w:t xml:space="preserve"> functions should “do one thing”. </w:t>
      </w:r>
    </w:p>
    <w:p w14:paraId="707B8215" w14:textId="29D7154F" w:rsidR="00C21172" w:rsidRPr="00FE1907" w:rsidRDefault="00483ACF" w:rsidP="00C21172">
      <w:pPr>
        <w:pStyle w:val="ListParagraph"/>
        <w:numPr>
          <w:ilvl w:val="0"/>
          <w:numId w:val="14"/>
        </w:numPr>
        <w:jc w:val="both"/>
        <w:rPr>
          <w:rFonts w:ascii="Arial" w:hAnsi="Arial"/>
        </w:rPr>
      </w:pPr>
      <w:r w:rsidRPr="00FE1907">
        <w:rPr>
          <w:rFonts w:ascii="Arial" w:hAnsi="Arial"/>
        </w:rPr>
        <w:t>For efficiency, y</w:t>
      </w:r>
      <w:r w:rsidR="00C21172" w:rsidRPr="00FE1907">
        <w:rPr>
          <w:rFonts w:ascii="Arial" w:hAnsi="Arial"/>
        </w:rPr>
        <w:t xml:space="preserve">ou should </w:t>
      </w:r>
      <w:r w:rsidR="00C21172" w:rsidRPr="00FE1907">
        <w:rPr>
          <w:rFonts w:ascii="Arial" w:hAnsi="Arial"/>
          <w:b/>
          <w:i/>
        </w:rPr>
        <w:t xml:space="preserve">only load the </w:t>
      </w:r>
      <w:r w:rsidR="00FE1907">
        <w:rPr>
          <w:rFonts w:ascii="Arial" w:hAnsi="Arial"/>
          <w:b/>
          <w:i/>
        </w:rPr>
        <w:t>song</w:t>
      </w:r>
      <w:r w:rsidR="00C21172" w:rsidRPr="00FE1907">
        <w:rPr>
          <w:rFonts w:ascii="Arial" w:hAnsi="Arial"/>
          <w:b/>
          <w:i/>
        </w:rPr>
        <w:t>s file once</w:t>
      </w:r>
      <w:r w:rsidR="00C21172" w:rsidRPr="00FE1907">
        <w:rPr>
          <w:rFonts w:ascii="Arial" w:hAnsi="Arial"/>
        </w:rPr>
        <w:t xml:space="preserve">. Store the results appropriately in a </w:t>
      </w:r>
      <w:r w:rsidR="00C21172" w:rsidRPr="003969D5">
        <w:rPr>
          <w:rFonts w:ascii="Arial" w:hAnsi="Arial"/>
          <w:b/>
        </w:rPr>
        <w:t xml:space="preserve">list of </w:t>
      </w:r>
      <w:r w:rsidR="00F16255" w:rsidRPr="003969D5">
        <w:rPr>
          <w:rFonts w:ascii="Arial" w:hAnsi="Arial"/>
          <w:b/>
        </w:rPr>
        <w:t>lists</w:t>
      </w:r>
      <w:r w:rsidR="00C21172" w:rsidRPr="00FE1907">
        <w:rPr>
          <w:rFonts w:ascii="Arial" w:hAnsi="Arial"/>
        </w:rPr>
        <w:t xml:space="preserve"> </w:t>
      </w:r>
      <w:r w:rsidR="005110A8" w:rsidRPr="00FE1907">
        <w:rPr>
          <w:rFonts w:ascii="Arial" w:hAnsi="Arial"/>
        </w:rPr>
        <w:t>and</w:t>
      </w:r>
      <w:r w:rsidR="00C21172" w:rsidRPr="00FE1907">
        <w:rPr>
          <w:rFonts w:ascii="Arial" w:hAnsi="Arial"/>
        </w:rPr>
        <w:t xml:space="preserve"> pass</w:t>
      </w:r>
      <w:r w:rsidR="00D7039C">
        <w:rPr>
          <w:rFonts w:ascii="Arial" w:hAnsi="Arial"/>
        </w:rPr>
        <w:t xml:space="preserve"> this</w:t>
      </w:r>
      <w:r w:rsidR="00C21172" w:rsidRPr="00FE1907">
        <w:rPr>
          <w:rFonts w:ascii="Arial" w:hAnsi="Arial"/>
        </w:rPr>
        <w:t xml:space="preserve"> to any functions that need access to it.</w:t>
      </w:r>
      <w:r w:rsidR="00A43AFC" w:rsidRPr="00FE1907">
        <w:rPr>
          <w:rFonts w:ascii="Arial" w:hAnsi="Arial"/>
        </w:rPr>
        <w:t xml:space="preserve"> Note: this variable should </w:t>
      </w:r>
      <w:r w:rsidR="00A43AFC" w:rsidRPr="003969D5">
        <w:rPr>
          <w:rFonts w:ascii="Arial" w:hAnsi="Arial"/>
          <w:i/>
        </w:rPr>
        <w:t>not</w:t>
      </w:r>
      <w:r w:rsidR="00A43AFC" w:rsidRPr="00FE1907">
        <w:rPr>
          <w:rFonts w:ascii="Arial" w:hAnsi="Arial"/>
        </w:rPr>
        <w:t xml:space="preserve"> be global. The only global variables you may have are CONSTANTS.</w:t>
      </w:r>
    </w:p>
    <w:p w14:paraId="679C84EC" w14:textId="6CF0346D" w:rsidR="00CD6A63" w:rsidRPr="00FE1907" w:rsidRDefault="00D7039C" w:rsidP="00CD6A63">
      <w:pPr>
        <w:pStyle w:val="ListParagraph"/>
        <w:numPr>
          <w:ilvl w:val="0"/>
          <w:numId w:val="14"/>
        </w:numPr>
        <w:rPr>
          <w:rFonts w:ascii="Arial" w:hAnsi="Arial"/>
        </w:rPr>
      </w:pPr>
      <w:r>
        <w:rPr>
          <w:rFonts w:ascii="Arial" w:hAnsi="Arial"/>
        </w:rPr>
        <w:t>T</w:t>
      </w:r>
      <w:r w:rsidR="00F72741" w:rsidRPr="00FE1907">
        <w:rPr>
          <w:rFonts w:ascii="Arial" w:hAnsi="Arial"/>
        </w:rPr>
        <w:t xml:space="preserve">he </w:t>
      </w:r>
      <w:r w:rsidR="00CD6A63" w:rsidRPr="00FE1907">
        <w:rPr>
          <w:rFonts w:ascii="Arial" w:hAnsi="Arial"/>
        </w:rPr>
        <w:t>menu should handle upper</w:t>
      </w:r>
      <w:r w:rsidR="00F72741" w:rsidRPr="00FE1907">
        <w:rPr>
          <w:rFonts w:ascii="Arial" w:hAnsi="Arial"/>
        </w:rPr>
        <w:t>case</w:t>
      </w:r>
      <w:r w:rsidR="00CD6A63" w:rsidRPr="00FE1907">
        <w:rPr>
          <w:rFonts w:ascii="Arial" w:hAnsi="Arial"/>
        </w:rPr>
        <w:t xml:space="preserve"> and lowercase letters</w:t>
      </w:r>
      <w:r w:rsidR="00941745" w:rsidRPr="00FE1907">
        <w:rPr>
          <w:rFonts w:ascii="Arial" w:hAnsi="Arial"/>
        </w:rPr>
        <w:t xml:space="preserve"> as valid choices</w:t>
      </w:r>
      <w:r w:rsidR="00CD6A63" w:rsidRPr="00FE1907">
        <w:rPr>
          <w:rFonts w:ascii="Arial" w:hAnsi="Arial"/>
        </w:rPr>
        <w:t>.</w:t>
      </w:r>
    </w:p>
    <w:p w14:paraId="758617CF" w14:textId="303CD356" w:rsidR="00D7039C" w:rsidRPr="00D7039C" w:rsidRDefault="00C21172" w:rsidP="00D7039C">
      <w:pPr>
        <w:pStyle w:val="ListParagraph"/>
        <w:numPr>
          <w:ilvl w:val="0"/>
          <w:numId w:val="14"/>
        </w:numPr>
        <w:rPr>
          <w:rFonts w:ascii="Arial" w:hAnsi="Arial"/>
        </w:rPr>
      </w:pPr>
      <w:r w:rsidRPr="00FE1907">
        <w:rPr>
          <w:rFonts w:ascii="Arial" w:hAnsi="Arial"/>
        </w:rPr>
        <w:t xml:space="preserve">Use exception handling </w:t>
      </w:r>
      <w:r w:rsidR="003969D5">
        <w:rPr>
          <w:rFonts w:ascii="Arial" w:hAnsi="Arial"/>
        </w:rPr>
        <w:t>as</w:t>
      </w:r>
      <w:r w:rsidRPr="00FE1907">
        <w:rPr>
          <w:rFonts w:ascii="Arial" w:hAnsi="Arial"/>
        </w:rPr>
        <w:t xml:space="preserve"> appropriate to deal with input errors (including</w:t>
      </w:r>
      <w:r w:rsidR="00D7039C">
        <w:rPr>
          <w:rFonts w:ascii="Arial" w:hAnsi="Arial"/>
        </w:rPr>
        <w:t xml:space="preserve"> when</w:t>
      </w:r>
      <w:r w:rsidRPr="00FE1907">
        <w:rPr>
          <w:rFonts w:ascii="Arial" w:hAnsi="Arial"/>
        </w:rPr>
        <w:t xml:space="preserve"> entering numbers and selecting </w:t>
      </w:r>
      <w:r w:rsidR="00FE1907">
        <w:rPr>
          <w:rFonts w:ascii="Arial" w:hAnsi="Arial"/>
        </w:rPr>
        <w:t>song</w:t>
      </w:r>
      <w:r w:rsidRPr="00FE1907">
        <w:rPr>
          <w:rFonts w:ascii="Arial" w:hAnsi="Arial"/>
        </w:rPr>
        <w:t>s)</w:t>
      </w:r>
      <w:r w:rsidR="009177FF">
        <w:rPr>
          <w:rFonts w:ascii="Arial" w:hAnsi="Arial"/>
        </w:rPr>
        <w:t xml:space="preserve"> </w:t>
      </w:r>
      <w:r w:rsidR="009177FF">
        <w:rPr>
          <w:rFonts w:ascii="Arial" w:hAnsi="Arial"/>
        </w:rPr>
        <w:fldChar w:fldCharType="begin"/>
      </w:r>
      <w:r w:rsidR="009177FF">
        <w:rPr>
          <w:rFonts w:ascii="Arial" w:hAnsi="Arial"/>
        </w:rPr>
        <w:instrText xml:space="preserve"> ADDIN EN.CITE &lt;EndNote&gt;&lt;Cite&gt;&lt;Author&gt;Ward&lt;/Author&gt;&lt;Year&gt;2016&lt;/Year&gt;&lt;RecNum&gt;28&lt;/RecNum&gt;&lt;DisplayText&gt;[3]&lt;/DisplayText&gt;&lt;record&gt;&lt;rec-number&gt;28&lt;/rec-number&gt;&lt;foreign-keys&gt;&lt;key app="EN" db-id="zd5sxvvdvsevr4effwo5s0efs0x9sfxsvtw0" timestamp="150275491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9177FF">
        <w:rPr>
          <w:rFonts w:ascii="Arial" w:hAnsi="Arial"/>
        </w:rPr>
        <w:fldChar w:fldCharType="separate"/>
      </w:r>
      <w:r w:rsidR="009177FF">
        <w:rPr>
          <w:rFonts w:ascii="Arial" w:hAnsi="Arial"/>
          <w:noProof/>
        </w:rPr>
        <w:t>[3]</w:t>
      </w:r>
      <w:r w:rsidR="009177FF">
        <w:rPr>
          <w:rFonts w:ascii="Arial" w:hAnsi="Arial"/>
        </w:rPr>
        <w:fldChar w:fldCharType="end"/>
      </w:r>
      <w:r w:rsidRPr="00FE1907">
        <w:rPr>
          <w:rFonts w:ascii="Arial" w:hAnsi="Arial"/>
        </w:rPr>
        <w:t>.</w:t>
      </w:r>
      <w:r w:rsidR="00A43AFC" w:rsidRPr="00FE1907">
        <w:rPr>
          <w:rFonts w:ascii="Arial" w:hAnsi="Arial"/>
        </w:rPr>
        <w:t xml:space="preserve"> You should </w:t>
      </w:r>
      <w:r w:rsidR="00F6418F" w:rsidRPr="00FE1907">
        <w:rPr>
          <w:rFonts w:ascii="Arial" w:hAnsi="Arial"/>
        </w:rPr>
        <w:t xml:space="preserve">be able to </w:t>
      </w:r>
      <w:r w:rsidR="00A43AFC" w:rsidRPr="00FE1907">
        <w:rPr>
          <w:rFonts w:ascii="Arial" w:hAnsi="Arial"/>
        </w:rPr>
        <w:t>use generic, customisable functions to perform input</w:t>
      </w:r>
      <w:r w:rsidR="00F6418F" w:rsidRPr="00FE1907">
        <w:rPr>
          <w:rFonts w:ascii="Arial" w:hAnsi="Arial"/>
        </w:rPr>
        <w:t xml:space="preserve"> with error checking (e.g. getting the title and </w:t>
      </w:r>
      <w:r w:rsidR="003969D5">
        <w:rPr>
          <w:rFonts w:ascii="Arial" w:hAnsi="Arial"/>
        </w:rPr>
        <w:t>artist</w:t>
      </w:r>
      <w:r w:rsidR="00F6418F" w:rsidRPr="00FE1907">
        <w:rPr>
          <w:rFonts w:ascii="Arial" w:hAnsi="Arial"/>
        </w:rPr>
        <w:t xml:space="preserve"> can reuse the same function).</w:t>
      </w:r>
    </w:p>
    <w:p w14:paraId="0B6CC6EF" w14:textId="52651C15" w:rsidR="00CD6A63" w:rsidRPr="00FE1907" w:rsidRDefault="00F72741" w:rsidP="00CD6A63">
      <w:pPr>
        <w:rPr>
          <w:rFonts w:ascii="Arial" w:hAnsi="Arial"/>
        </w:rPr>
      </w:pPr>
      <w:r w:rsidRPr="00D7039C">
        <w:rPr>
          <w:rFonts w:ascii="Arial" w:hAnsi="Arial"/>
        </w:rPr>
        <w:t xml:space="preserve">Check the rubric carefully to </w:t>
      </w:r>
      <w:r w:rsidR="003969D5" w:rsidRPr="00D7039C">
        <w:rPr>
          <w:rFonts w:ascii="Arial" w:hAnsi="Arial"/>
        </w:rPr>
        <w:t>understand</w:t>
      </w:r>
      <w:r w:rsidRPr="00D7039C">
        <w:rPr>
          <w:rFonts w:ascii="Arial" w:hAnsi="Arial"/>
        </w:rPr>
        <w:t xml:space="preserve"> any other </w:t>
      </w:r>
      <w:r w:rsidR="003969D5" w:rsidRPr="00D7039C">
        <w:rPr>
          <w:rFonts w:ascii="Arial" w:hAnsi="Arial"/>
        </w:rPr>
        <w:t xml:space="preserve">attributes </w:t>
      </w:r>
      <w:r w:rsidRPr="00D7039C">
        <w:rPr>
          <w:rFonts w:ascii="Arial" w:hAnsi="Arial"/>
        </w:rPr>
        <w:t>of the coding that you will be assessed on.</w:t>
      </w:r>
    </w:p>
    <w:p w14:paraId="3545B305" w14:textId="77777777" w:rsidR="002C4900" w:rsidRDefault="002C4900" w:rsidP="00D7039C">
      <w:pPr>
        <w:pStyle w:val="Sub-Headings"/>
      </w:pPr>
      <w:r>
        <w:t>Output Requirements:</w:t>
      </w:r>
    </w:p>
    <w:p w14:paraId="725FA7F3" w14:textId="538AFE75" w:rsidR="002C4900" w:rsidRPr="00FE1907" w:rsidRDefault="002C4900" w:rsidP="00CD6A63">
      <w:pPr>
        <w:rPr>
          <w:rFonts w:ascii="Arial" w:hAnsi="Arial"/>
        </w:rPr>
      </w:pPr>
      <w:r w:rsidRPr="00FE1907">
        <w:rPr>
          <w:rFonts w:ascii="Arial" w:hAnsi="Arial"/>
        </w:rPr>
        <w:t>Sample output from the program is provided below. Ensure that your program matches the sample output including spaces, spelling</w:t>
      </w:r>
      <w:r w:rsidR="00C21172" w:rsidRPr="00FE1907">
        <w:rPr>
          <w:rFonts w:ascii="Arial" w:hAnsi="Arial"/>
        </w:rPr>
        <w:t xml:space="preserve">, and the formatting of the </w:t>
      </w:r>
      <w:r w:rsidR="00FE1907">
        <w:rPr>
          <w:rFonts w:ascii="Arial" w:hAnsi="Arial"/>
        </w:rPr>
        <w:t>song</w:t>
      </w:r>
      <w:r w:rsidR="00C21172" w:rsidRPr="00FE1907">
        <w:rPr>
          <w:rFonts w:ascii="Arial" w:hAnsi="Arial"/>
        </w:rPr>
        <w:t xml:space="preserve"> lists.</w:t>
      </w:r>
      <w:r w:rsidRPr="00FE1907">
        <w:rPr>
          <w:rFonts w:ascii="Arial" w:hAnsi="Arial"/>
        </w:rPr>
        <w:t xml:space="preserve"> Think of this as helpful guidance as well as training you to pay attention to detail.</w:t>
      </w:r>
      <w:r w:rsidR="007E08C0" w:rsidRPr="00FE1907">
        <w:rPr>
          <w:rFonts w:ascii="Arial" w:hAnsi="Arial"/>
        </w:rPr>
        <w:t xml:space="preserve"> The sample output is intended to show </w:t>
      </w:r>
      <w:r w:rsidR="003969D5">
        <w:rPr>
          <w:rFonts w:ascii="Arial" w:hAnsi="Arial"/>
        </w:rPr>
        <w:t xml:space="preserve">a large </w:t>
      </w:r>
      <w:r w:rsidR="007E08C0" w:rsidRPr="00FE1907">
        <w:rPr>
          <w:rFonts w:ascii="Arial" w:hAnsi="Arial"/>
        </w:rPr>
        <w:t>range of situations including user input error handling.</w:t>
      </w:r>
    </w:p>
    <w:p w14:paraId="0C091583" w14:textId="158768A5" w:rsidR="00D7039C" w:rsidRDefault="00D7039C" w:rsidP="00D7039C">
      <w:pPr>
        <w:pStyle w:val="Sub-Headings"/>
      </w:pPr>
      <w:r>
        <w:t>Git &amp; GitHub</w:t>
      </w:r>
      <w:r>
        <w:t>:</w:t>
      </w:r>
    </w:p>
    <w:p w14:paraId="0055A6D1" w14:textId="1E67B7F6" w:rsidR="00F16255" w:rsidRPr="00FE1907" w:rsidRDefault="00604E58" w:rsidP="00604E58">
      <w:pPr>
        <w:rPr>
          <w:rFonts w:ascii="Arial" w:hAnsi="Arial"/>
        </w:rPr>
      </w:pPr>
      <w:r w:rsidRPr="00FE1907">
        <w:rPr>
          <w:rFonts w:ascii="Arial" w:hAnsi="Arial"/>
        </w:rPr>
        <w:t xml:space="preserve">You must use Git version control </w:t>
      </w:r>
      <w:r w:rsidR="00C32659" w:rsidRPr="00FE1907">
        <w:rPr>
          <w:rFonts w:ascii="Arial" w:hAnsi="Arial"/>
        </w:rPr>
        <w:t>and keep</w:t>
      </w:r>
      <w:r w:rsidRPr="00FE1907">
        <w:rPr>
          <w:rFonts w:ascii="Arial" w:hAnsi="Arial"/>
        </w:rPr>
        <w:t xml:space="preserve"> your project </w:t>
      </w:r>
      <w:r w:rsidR="00C32659" w:rsidRPr="00FE1907">
        <w:rPr>
          <w:rFonts w:ascii="Arial" w:hAnsi="Arial"/>
        </w:rPr>
        <w:t xml:space="preserve">updated </w:t>
      </w:r>
      <w:r w:rsidRPr="00FE1907">
        <w:rPr>
          <w:rFonts w:ascii="Arial" w:hAnsi="Arial"/>
        </w:rPr>
        <w:t>on</w:t>
      </w:r>
      <w:r w:rsidR="00F6418F" w:rsidRPr="00FE1907">
        <w:rPr>
          <w:rFonts w:ascii="Arial" w:hAnsi="Arial"/>
        </w:rPr>
        <w:t>line in</w:t>
      </w:r>
      <w:r w:rsidR="009E61A6">
        <w:rPr>
          <w:rFonts w:ascii="Arial" w:hAnsi="Arial"/>
        </w:rPr>
        <w:t xml:space="preserve"> GitHub using the Classroom link we provide below.</w:t>
      </w:r>
    </w:p>
    <w:p w14:paraId="5468EDE6" w14:textId="7B9E466A" w:rsidR="00F16255" w:rsidRPr="00FE1907" w:rsidRDefault="00425B9A" w:rsidP="00604E58">
      <w:pPr>
        <w:rPr>
          <w:rFonts w:ascii="Arial" w:hAnsi="Arial"/>
        </w:rPr>
      </w:pPr>
      <w:r>
        <w:rPr>
          <w:rFonts w:ascii="Arial" w:hAnsi="Arial"/>
        </w:rPr>
        <w:t>Setup</w:t>
      </w:r>
      <w:r w:rsidR="008A22C5" w:rsidRPr="00FE1907">
        <w:rPr>
          <w:rFonts w:ascii="Arial" w:hAnsi="Arial"/>
        </w:rPr>
        <w:t xml:space="preserve"> GitHub, as explained at </w:t>
      </w:r>
      <w:hyperlink r:id="rId8" w:anchor="github" w:history="1">
        <w:r w:rsidR="008A22C5" w:rsidRPr="00FE1907">
          <w:rPr>
            <w:rStyle w:val="Hyperlink"/>
            <w:rFonts w:ascii="Arial" w:hAnsi="Arial"/>
          </w:rPr>
          <w:t>https://github.com/CP1404/Starter/wiki/Software-Setup#github</w:t>
        </w:r>
      </w:hyperlink>
      <w:r w:rsidR="00F6418F" w:rsidRPr="00FE1907">
        <w:rPr>
          <w:rFonts w:ascii="Arial" w:hAnsi="Arial"/>
        </w:rPr>
        <w:t xml:space="preserve"> </w:t>
      </w:r>
      <w:r w:rsidR="008A22C5" w:rsidRPr="00FE1907">
        <w:rPr>
          <w:rFonts w:ascii="Arial" w:hAnsi="Arial"/>
        </w:rPr>
        <w:br/>
      </w:r>
      <w:r w:rsidR="00F6418F" w:rsidRPr="00FE1907">
        <w:rPr>
          <w:rFonts w:ascii="Arial" w:hAnsi="Arial"/>
        </w:rPr>
        <w:t>You must be easily identifiable from your GitHub username</w:t>
      </w:r>
      <w:r w:rsidR="00941745" w:rsidRPr="00FE1907">
        <w:rPr>
          <w:rFonts w:ascii="Arial" w:hAnsi="Arial"/>
        </w:rPr>
        <w:t xml:space="preserve"> and use your JCU email address as your primary GitHub email</w:t>
      </w:r>
      <w:r w:rsidR="00F6418F" w:rsidRPr="00FE1907">
        <w:rPr>
          <w:rFonts w:ascii="Arial" w:hAnsi="Arial"/>
        </w:rPr>
        <w:t>.</w:t>
      </w:r>
    </w:p>
    <w:p w14:paraId="7608203D" w14:textId="221B4F0D" w:rsidR="00604E58" w:rsidRPr="00FE1907" w:rsidRDefault="00604E58" w:rsidP="00604E58">
      <w:pPr>
        <w:rPr>
          <w:rFonts w:ascii="Arial" w:hAnsi="Arial"/>
        </w:rPr>
      </w:pPr>
      <w:r w:rsidRPr="00FE1907">
        <w:rPr>
          <w:rFonts w:ascii="Arial" w:hAnsi="Arial"/>
        </w:rPr>
        <w:t>You are assessed on your use of version control includi</w:t>
      </w:r>
      <w:r w:rsidR="005110A8" w:rsidRPr="00FE1907">
        <w:rPr>
          <w:rFonts w:ascii="Arial" w:hAnsi="Arial"/>
        </w:rPr>
        <w:t xml:space="preserve">ng commits and commit messages, so </w:t>
      </w:r>
      <w:r w:rsidR="00941745" w:rsidRPr="00FE1907">
        <w:rPr>
          <w:rFonts w:ascii="Arial" w:hAnsi="Arial"/>
        </w:rPr>
        <w:t xml:space="preserve">please </w:t>
      </w:r>
      <w:r w:rsidR="005110A8" w:rsidRPr="00FE1907">
        <w:rPr>
          <w:rFonts w:ascii="Arial" w:hAnsi="Arial"/>
        </w:rPr>
        <w:t>commit regularly (each logical chunk or milestone) and use meaningful commit messages</w:t>
      </w:r>
      <w:r w:rsidR="00941745" w:rsidRPr="00FE1907">
        <w:rPr>
          <w:rFonts w:ascii="Arial" w:hAnsi="Arial"/>
        </w:rPr>
        <w:t>,</w:t>
      </w:r>
      <w:r w:rsidR="005110A8" w:rsidRPr="00FE1907">
        <w:rPr>
          <w:rFonts w:ascii="Arial" w:hAnsi="Arial"/>
        </w:rPr>
        <w:t xml:space="preserve"> in the imperative voice</w:t>
      </w:r>
      <w:r w:rsidR="00941745" w:rsidRPr="00FE1907">
        <w:rPr>
          <w:rFonts w:ascii="Arial" w:hAnsi="Arial"/>
        </w:rPr>
        <w:t>, as taught in class</w:t>
      </w:r>
      <w:r w:rsidR="005110A8" w:rsidRPr="00FE1907">
        <w:rPr>
          <w:rFonts w:ascii="Arial" w:hAnsi="Arial"/>
        </w:rPr>
        <w:t>. Your commits should show steady work completed over reasonable time, not all in a short period.</w:t>
      </w:r>
    </w:p>
    <w:p w14:paraId="0BF0D856" w14:textId="77777777" w:rsidR="00C566B3" w:rsidRPr="00FE1907" w:rsidRDefault="00C566B3" w:rsidP="00C566B3">
      <w:pPr>
        <w:rPr>
          <w:rFonts w:ascii="Arial" w:hAnsi="Arial"/>
        </w:rPr>
      </w:pPr>
    </w:p>
    <w:p w14:paraId="16426386" w14:textId="0B88F185" w:rsidR="00C566B3" w:rsidRPr="00FE1907" w:rsidRDefault="00C566B3" w:rsidP="00C566B3">
      <w:pPr>
        <w:rPr>
          <w:rFonts w:ascii="Arial" w:hAnsi="Arial"/>
        </w:rPr>
      </w:pPr>
      <w:r w:rsidRPr="00FE1907">
        <w:rPr>
          <w:rFonts w:ascii="Arial" w:hAnsi="Arial"/>
        </w:rPr>
        <w:t>To start the assignment, l</w:t>
      </w:r>
      <w:r w:rsidR="00941745" w:rsidRPr="00FE1907">
        <w:rPr>
          <w:rFonts w:ascii="Arial" w:hAnsi="Arial"/>
        </w:rPr>
        <w:t>og in to GitHub, then click the following</w:t>
      </w:r>
      <w:r w:rsidRPr="00FE1907">
        <w:rPr>
          <w:rFonts w:ascii="Arial" w:hAnsi="Arial"/>
        </w:rPr>
        <w:t xml:space="preserve"> link to get your own private repository hosted in the subject's GitHub Classroom organisation. This is </w:t>
      </w:r>
      <w:r w:rsidRPr="00D7039C">
        <w:rPr>
          <w:rFonts w:ascii="Arial" w:hAnsi="Arial"/>
          <w:b/>
          <w:i/>
        </w:rPr>
        <w:t>the</w:t>
      </w:r>
      <w:r w:rsidRPr="00FE1907">
        <w:rPr>
          <w:rFonts w:ascii="Arial" w:hAnsi="Arial"/>
        </w:rPr>
        <w:t xml:space="preserve"> reposito</w:t>
      </w:r>
      <w:r w:rsidR="00941745" w:rsidRPr="00FE1907">
        <w:rPr>
          <w:rFonts w:ascii="Arial" w:hAnsi="Arial"/>
        </w:rPr>
        <w:t>ry you must commit your work to, so clone it and push to it... do</w:t>
      </w:r>
      <w:r w:rsidR="009E61A6">
        <w:rPr>
          <w:rFonts w:ascii="Arial" w:hAnsi="Arial"/>
        </w:rPr>
        <w:t xml:space="preserve"> </w:t>
      </w:r>
      <w:r w:rsidR="00941745" w:rsidRPr="00FE1907">
        <w:rPr>
          <w:rFonts w:ascii="Arial" w:hAnsi="Arial"/>
        </w:rPr>
        <w:t>n</w:t>
      </w:r>
      <w:r w:rsidR="009E61A6">
        <w:rPr>
          <w:rFonts w:ascii="Arial" w:hAnsi="Arial"/>
        </w:rPr>
        <w:t>o</w:t>
      </w:r>
      <w:r w:rsidR="00941745" w:rsidRPr="00FE1907">
        <w:rPr>
          <w:rFonts w:ascii="Arial" w:hAnsi="Arial"/>
        </w:rPr>
        <w:t xml:space="preserve">t </w:t>
      </w:r>
      <w:r w:rsidR="009E61A6">
        <w:rPr>
          <w:rFonts w:ascii="Arial" w:hAnsi="Arial"/>
        </w:rPr>
        <w:t xml:space="preserve">use any </w:t>
      </w:r>
      <w:r w:rsidR="00941745" w:rsidRPr="00FE1907">
        <w:rPr>
          <w:rFonts w:ascii="Arial" w:hAnsi="Arial"/>
        </w:rPr>
        <w:t>other repo.</w:t>
      </w:r>
    </w:p>
    <w:p w14:paraId="084A198D" w14:textId="59FED10B" w:rsidR="00196345" w:rsidRDefault="00941745" w:rsidP="00C566B3">
      <w:pPr>
        <w:rPr>
          <w:rFonts w:ascii="Arial" w:hAnsi="Arial"/>
        </w:rPr>
      </w:pPr>
      <w:r w:rsidRPr="00FE1907">
        <w:rPr>
          <w:rFonts w:ascii="Arial" w:hAnsi="Arial"/>
        </w:rPr>
        <w:t xml:space="preserve">The assignment repo will begin with some 'starter' files for you, including a README you need to edit, the </w:t>
      </w:r>
      <w:r w:rsidR="00FE1907">
        <w:rPr>
          <w:rFonts w:ascii="Arial" w:hAnsi="Arial"/>
        </w:rPr>
        <w:t>song</w:t>
      </w:r>
      <w:r w:rsidRPr="00FE1907">
        <w:rPr>
          <w:rFonts w:ascii="Arial" w:hAnsi="Arial"/>
        </w:rPr>
        <w:t>s CSV file (and a temporary one as a backup) and a Python file for your assignment code.</w:t>
      </w:r>
      <w:r w:rsidR="00D7039C">
        <w:rPr>
          <w:rFonts w:ascii="Arial" w:hAnsi="Arial"/>
        </w:rPr>
        <w:t xml:space="preserve"> </w:t>
      </w:r>
    </w:p>
    <w:p w14:paraId="110E55D3" w14:textId="1FA67022" w:rsidR="00604E58" w:rsidRPr="00FE1907" w:rsidRDefault="00AC503C" w:rsidP="00D7039C">
      <w:pPr>
        <w:jc w:val="center"/>
        <w:rPr>
          <w:rFonts w:ascii="Arial" w:hAnsi="Arial"/>
        </w:rPr>
      </w:pPr>
      <w:hyperlink r:id="rId9" w:history="1">
        <w:r w:rsidR="00425B9A" w:rsidRPr="00425B9A">
          <w:rPr>
            <w:rStyle w:val="Hyperlink"/>
            <w:rFonts w:ascii="Arial" w:hAnsi="Arial"/>
            <w:sz w:val="36"/>
          </w:rPr>
          <w:t>https://classroom.github.com/a/VBs-evVm</w:t>
        </w:r>
      </w:hyperlink>
    </w:p>
    <w:p w14:paraId="560A5748" w14:textId="77777777" w:rsidR="00941745" w:rsidRPr="00CE6778" w:rsidRDefault="00941745" w:rsidP="00D7039C">
      <w:pPr>
        <w:pStyle w:val="Sub-Headings"/>
      </w:pPr>
      <w:r w:rsidRPr="00CE6778">
        <w:t>Submission:</w:t>
      </w:r>
    </w:p>
    <w:p w14:paraId="0E1DF0C5" w14:textId="7574556B" w:rsidR="00941745" w:rsidRPr="00FE1907" w:rsidRDefault="00941745" w:rsidP="00941745">
      <w:pPr>
        <w:rPr>
          <w:rFonts w:ascii="Arial" w:hAnsi="Arial"/>
        </w:rPr>
      </w:pPr>
      <w:r w:rsidRPr="00FE1907">
        <w:rPr>
          <w:rFonts w:ascii="Arial" w:hAnsi="Arial"/>
        </w:rPr>
        <w:t>Submit a zip file containing the entire project directory</w:t>
      </w:r>
      <w:r w:rsidR="009E61A6">
        <w:rPr>
          <w:rFonts w:ascii="Arial" w:hAnsi="Arial"/>
        </w:rPr>
        <w:t xml:space="preserve">, including all code (.py, </w:t>
      </w:r>
      <w:r w:rsidRPr="00FE1907">
        <w:rPr>
          <w:rFonts w:ascii="Arial" w:hAnsi="Arial"/>
        </w:rPr>
        <w:t xml:space="preserve">.csv), your project reflection README, PyCharm project files and the .git directory (just zip up your project/repo directory). Please name the file like: </w:t>
      </w:r>
      <w:r w:rsidRPr="00FE1907">
        <w:rPr>
          <w:rFonts w:ascii="Arial" w:hAnsi="Arial"/>
          <w:b/>
        </w:rPr>
        <w:t xml:space="preserve">FirstnameLastnameA1.zip </w:t>
      </w:r>
      <w:r w:rsidRPr="00FE1907">
        <w:rPr>
          <w:rFonts w:ascii="Arial" w:hAnsi="Arial"/>
        </w:rPr>
        <w:t>e.g. if your name were Miles Davis, the filename would be MilesDavisA1.zip. Submit your single zip file by uploading it on LearnJCU under Assessment (click on the title of the assignment).</w:t>
      </w:r>
    </w:p>
    <w:p w14:paraId="2DAA6A2B" w14:textId="77777777" w:rsidR="00941745" w:rsidRPr="00FE1907" w:rsidRDefault="00941745" w:rsidP="00941745">
      <w:pPr>
        <w:rPr>
          <w:rFonts w:ascii="Arial" w:hAnsi="Arial"/>
        </w:rPr>
      </w:pPr>
    </w:p>
    <w:p w14:paraId="7BCC6934" w14:textId="77777777" w:rsidR="004400CA" w:rsidRDefault="004400CA" w:rsidP="00D7039C">
      <w:pPr>
        <w:pStyle w:val="Sub-Headings"/>
      </w:pPr>
      <w:r>
        <w:lastRenderedPageBreak/>
        <w:t>Due:</w:t>
      </w:r>
    </w:p>
    <w:p w14:paraId="6FE7A42E" w14:textId="4F2899B9" w:rsidR="00CD6A63" w:rsidRPr="00FE1907" w:rsidRDefault="00A070B1" w:rsidP="004400CA">
      <w:pPr>
        <w:rPr>
          <w:rFonts w:ascii="Arial" w:hAnsi="Arial"/>
        </w:rPr>
      </w:pPr>
      <w:r w:rsidRPr="00FE1907">
        <w:rPr>
          <w:rFonts w:ascii="Arial" w:hAnsi="Arial"/>
        </w:rPr>
        <w:t xml:space="preserve">Submit your </w:t>
      </w:r>
      <w:r w:rsidR="00A759B9" w:rsidRPr="00FE1907">
        <w:rPr>
          <w:rFonts w:ascii="Arial" w:hAnsi="Arial"/>
        </w:rPr>
        <w:t>assignment by</w:t>
      </w:r>
      <w:r w:rsidR="00A759B9" w:rsidRPr="00FE1907">
        <w:rPr>
          <w:rFonts w:ascii="Arial" w:hAnsi="Arial"/>
          <w:b/>
        </w:rPr>
        <w:t xml:space="preserve"> </w:t>
      </w:r>
      <w:r w:rsidR="00A759B9" w:rsidRPr="00FE1907">
        <w:rPr>
          <w:rFonts w:ascii="Arial" w:hAnsi="Arial"/>
        </w:rPr>
        <w:t>the date and time specified on LearnJCU.</w:t>
      </w:r>
      <w:r w:rsidR="00AD220F">
        <w:rPr>
          <w:rFonts w:ascii="Arial" w:hAnsi="Arial"/>
        </w:rPr>
        <w:t xml:space="preserve"> </w:t>
      </w:r>
      <w:r w:rsidR="004400CA" w:rsidRPr="00FE1907">
        <w:rPr>
          <w:rFonts w:ascii="Arial" w:hAnsi="Arial"/>
        </w:rPr>
        <w:t>Submissions received after this date will incur late penalties as described in the subject</w:t>
      </w:r>
      <w:r w:rsidRPr="00FE1907">
        <w:rPr>
          <w:rFonts w:ascii="Arial" w:hAnsi="Arial"/>
        </w:rPr>
        <w:t xml:space="preserve"> outline</w:t>
      </w:r>
      <w:r w:rsidR="004400CA" w:rsidRPr="00FE1907">
        <w:rPr>
          <w:rFonts w:ascii="Arial" w:hAnsi="Arial"/>
        </w:rPr>
        <w:t>.</w:t>
      </w:r>
    </w:p>
    <w:p w14:paraId="6A633C21" w14:textId="1BE3EACF" w:rsidR="00CD6A63" w:rsidRPr="001F35B4" w:rsidRDefault="00F677E3" w:rsidP="00D7039C">
      <w:pPr>
        <w:pStyle w:val="Sub-Headings"/>
      </w:pPr>
      <w:r>
        <w:t>Integrity:</w:t>
      </w:r>
    </w:p>
    <w:p w14:paraId="345FC071" w14:textId="77777777" w:rsidR="00F677E3" w:rsidRDefault="00CD6A63" w:rsidP="00CD6A63">
      <w:pPr>
        <w:rPr>
          <w:rFonts w:ascii="Arial" w:hAnsi="Arial"/>
          <w:lang w:val="en-US"/>
        </w:rPr>
      </w:pPr>
      <w:r w:rsidRPr="00FE1907">
        <w:rPr>
          <w:rFonts w:ascii="Arial" w:hAnsi="Arial"/>
        </w:rPr>
        <w:t xml:space="preserve">The work you submit for this assignment must be your own. </w:t>
      </w:r>
      <w:r w:rsidR="00F677E3" w:rsidRPr="00FE1907">
        <w:rPr>
          <w:rFonts w:ascii="Arial" w:hAnsi="Arial"/>
        </w:rPr>
        <w:t xml:space="preserve">Submissions that are detected to be too similar to that of another student </w:t>
      </w:r>
      <w:r w:rsidR="00F677E3" w:rsidRPr="00FE1907">
        <w:rPr>
          <w:rFonts w:ascii="Arial" w:hAnsi="Arial"/>
          <w:lang w:val="en-US"/>
        </w:rPr>
        <w:t>will be dealt with according to the College procedures for handling plagiarism and may result in serious penalties.</w:t>
      </w:r>
    </w:p>
    <w:p w14:paraId="6CD5B015" w14:textId="77777777" w:rsidR="00F677E3" w:rsidRDefault="00F677E3" w:rsidP="00CD6A63">
      <w:pPr>
        <w:rPr>
          <w:rFonts w:ascii="Arial" w:hAnsi="Arial"/>
          <w:lang w:val="en-US"/>
        </w:rPr>
      </w:pPr>
    </w:p>
    <w:p w14:paraId="231B2007" w14:textId="5DDFE778" w:rsidR="0086604D" w:rsidRDefault="00F677E3" w:rsidP="00CD6A63">
      <w:pPr>
        <w:rPr>
          <w:rFonts w:ascii="Arial" w:hAnsi="Arial"/>
        </w:rPr>
      </w:pPr>
      <w:r>
        <w:rPr>
          <w:rFonts w:ascii="Arial" w:hAnsi="Arial"/>
        </w:rPr>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w:t>
      </w:r>
      <w:r w:rsidRPr="00FE1907">
        <w:rPr>
          <w:rFonts w:ascii="Arial" w:hAnsi="Arial"/>
        </w:rPr>
        <w:t>You may discuss the assignment with other students and get assistance from your peers, but you may not do any part of anyone else’s work for them and you may not get anyone else to do any part of your work. Note that this means you should never give a copy of your work to anyone or acce</w:t>
      </w:r>
      <w:r>
        <w:rPr>
          <w:rFonts w:ascii="Arial" w:hAnsi="Arial"/>
        </w:rPr>
        <w:t xml:space="preserve">pt a copy of anyone else’s work, including looking at another student's work or having a classmate look at your work. </w:t>
      </w:r>
      <w:r w:rsidRPr="00FE1907">
        <w:rPr>
          <w:rFonts w:ascii="Arial" w:hAnsi="Arial"/>
        </w:rPr>
        <w:t xml:space="preserve">If you require assistance with the assignment, please ask </w:t>
      </w:r>
      <w:r w:rsidRPr="00FE1907">
        <w:rPr>
          <w:rFonts w:ascii="Arial" w:hAnsi="Arial"/>
          <w:b/>
        </w:rPr>
        <w:t>general</w:t>
      </w:r>
      <w:r w:rsidRPr="00FE1907">
        <w:rPr>
          <w:rFonts w:ascii="Arial" w:hAnsi="Arial"/>
        </w:rPr>
        <w:t xml:space="preserve"> questions on the discussion forum, or get </w:t>
      </w:r>
      <w:r w:rsidRPr="00FE1907">
        <w:rPr>
          <w:rFonts w:ascii="Arial" w:hAnsi="Arial"/>
          <w:b/>
        </w:rPr>
        <w:t>specific</w:t>
      </w:r>
      <w:r w:rsidRPr="00FE1907">
        <w:rPr>
          <w:rFonts w:ascii="Arial" w:hAnsi="Arial"/>
        </w:rPr>
        <w:t xml:space="preserve"> assistance with your own work by talking with your lecturer or tutor.</w:t>
      </w:r>
    </w:p>
    <w:p w14:paraId="1861F836" w14:textId="77777777" w:rsidR="00F677E3" w:rsidRDefault="00F677E3" w:rsidP="00CD6A63">
      <w:pPr>
        <w:rPr>
          <w:rFonts w:ascii="Arial" w:hAnsi="Arial"/>
        </w:rPr>
      </w:pPr>
    </w:p>
    <w:p w14:paraId="24CD4840" w14:textId="43E810D2" w:rsidR="00CD6A63" w:rsidRDefault="00F677E3" w:rsidP="00CD6A63">
      <w:pPr>
        <w:rPr>
          <w:rFonts w:ascii="Arial" w:hAnsi="Arial"/>
        </w:rPr>
      </w:pPr>
      <w:r>
        <w:rPr>
          <w:rFonts w:ascii="Arial" w:hAnsi="Arial"/>
        </w:rPr>
        <w:t>The subject materials (lecture notes, practicals, textbook and other guides provided in the subject) contain all of the information you need for this particular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14:paraId="5E43BE00" w14:textId="77777777" w:rsidR="00415F76" w:rsidRDefault="00415F76" w:rsidP="00CD6A63">
      <w:pPr>
        <w:rPr>
          <w:rFonts w:ascii="Arial" w:hAnsi="Arial"/>
        </w:rPr>
      </w:pPr>
    </w:p>
    <w:tbl>
      <w:tblPr>
        <w:tblStyle w:val="TableGrid"/>
        <w:tblW w:w="0" w:type="auto"/>
        <w:tblLook w:val="04A0" w:firstRow="1" w:lastRow="0" w:firstColumn="1" w:lastColumn="0" w:noHBand="0" w:noVBand="1"/>
      </w:tblPr>
      <w:tblGrid>
        <w:gridCol w:w="5091"/>
        <w:gridCol w:w="5097"/>
      </w:tblGrid>
      <w:tr w:rsidR="00D7039C" w14:paraId="48173E45" w14:textId="77777777" w:rsidTr="00F677E3">
        <w:tc>
          <w:tcPr>
            <w:tcW w:w="0" w:type="auto"/>
          </w:tcPr>
          <w:p w14:paraId="78DED0BB" w14:textId="4A21B3B7" w:rsidR="00F677E3" w:rsidRPr="00F677E3" w:rsidRDefault="00F677E3" w:rsidP="00136E06">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Assistance: Who can you get help from? </w:t>
            </w:r>
            <w:r w:rsidRPr="00F677E3">
              <w:rPr>
                <w:rFonts w:ascii="Arial" w:hAnsi="Arial" w:cs="Arial"/>
                <w:color w:val="070909"/>
                <w:lang w:val="en-GB"/>
              </w:rPr>
              <w:t>Use this diagram to determine from whom you may seek help with your programs.</w:t>
            </w:r>
            <w:r w:rsidR="00D01176">
              <w:rPr>
                <w:rFonts w:ascii="Arial" w:hAnsi="Arial" w:cs="Arial"/>
                <w:color w:val="070909"/>
                <w:lang w:val="en-GB"/>
              </w:rPr>
              <w:t xml:space="preserve"> </w:t>
            </w:r>
            <w:r w:rsidR="00AD220F">
              <w:rPr>
                <w:rFonts w:ascii="Arial" w:hAnsi="Arial" w:cs="Arial"/>
                <w:color w:val="070909"/>
                <w:lang w:val="en-GB"/>
              </w:rPr>
              <w:fldChar w:fldCharType="begin"/>
            </w:r>
            <w:r w:rsidR="00AD220F">
              <w:rPr>
                <w:rFonts w:ascii="Arial" w:hAnsi="Arial" w:cs="Arial"/>
                <w:color w:val="070909"/>
                <w:lang w:val="en-GB"/>
              </w:rPr>
              <w:instrText xml:space="preserve"> ADDIN EN.CITE &lt;EndNote&gt;&lt;Cite&gt;&lt;Author&gt;Simon&lt;/Author&gt;&lt;Year&gt;2016&lt;/Year&gt;&lt;RecNum&gt;29&lt;/RecNum&gt;&lt;DisplayText&gt;[7]&lt;/DisplayText&gt;&lt;record&gt;&lt;rec-number&gt;29&lt;/rec-number&gt;&lt;foreign-keys&gt;&lt;key app="EN" db-id="zd5sxvvdvsevr4effwo5s0efs0x9sfxsvtw0" timestamp="1502833881"&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urls&gt;&lt;electronic-resource-num&gt;10.1145/3024906.3024910&lt;/electronic-resource-num&gt;&lt;/record&gt;&lt;/Cite&gt;&lt;/EndNote&gt;</w:instrText>
            </w:r>
            <w:r w:rsidR="00AD220F">
              <w:rPr>
                <w:rFonts w:ascii="Arial" w:hAnsi="Arial" w:cs="Arial"/>
                <w:color w:val="070909"/>
                <w:lang w:val="en-GB"/>
              </w:rPr>
              <w:fldChar w:fldCharType="separate"/>
            </w:r>
            <w:r w:rsidR="00AD220F">
              <w:rPr>
                <w:rFonts w:ascii="Arial" w:hAnsi="Arial" w:cs="Arial"/>
                <w:noProof/>
                <w:color w:val="070909"/>
                <w:lang w:val="en-GB"/>
              </w:rPr>
              <w:t>[7]</w:t>
            </w:r>
            <w:r w:rsidR="00AD220F">
              <w:rPr>
                <w:rFonts w:ascii="Arial" w:hAnsi="Arial" w:cs="Arial"/>
                <w:color w:val="070909"/>
                <w:lang w:val="en-GB"/>
              </w:rPr>
              <w:fldChar w:fldCharType="end"/>
            </w:r>
          </w:p>
          <w:p w14:paraId="5F7BB87F" w14:textId="6EF4D993" w:rsidR="00F677E3" w:rsidRPr="00F677E3" w:rsidRDefault="00F677E3" w:rsidP="00136E06">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val="en-GB" w:eastAsia="en-GB"/>
              </w:rPr>
              <w:drawing>
                <wp:inline distT="0" distB="0" distL="0" distR="0" wp14:anchorId="424BC90C" wp14:editId="1079AE17">
                  <wp:extent cx="3177111" cy="3759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3464" cy="3791113"/>
                          </a:xfrm>
                          <a:prstGeom prst="rect">
                            <a:avLst/>
                          </a:prstGeom>
                          <a:noFill/>
                          <a:ln>
                            <a:noFill/>
                          </a:ln>
                        </pic:spPr>
                      </pic:pic>
                    </a:graphicData>
                  </a:graphic>
                </wp:inline>
              </w:drawing>
            </w:r>
          </w:p>
        </w:tc>
        <w:tc>
          <w:tcPr>
            <w:tcW w:w="0" w:type="auto"/>
          </w:tcPr>
          <w:p w14:paraId="5DDAEAA0" w14:textId="77777777" w:rsidR="00F677E3" w:rsidRPr="00F677E3" w:rsidRDefault="00F677E3" w:rsidP="00136E06">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Resources: Where can you get code from? </w:t>
            </w:r>
            <w:r w:rsidRPr="00F677E3">
              <w:rPr>
                <w:rFonts w:ascii="Arial" w:hAnsi="Arial" w:cs="Arial"/>
                <w:color w:val="070909"/>
                <w:lang w:val="en-GB"/>
              </w:rPr>
              <w:t>Use this diagram to determine where you may find code to use in your programs.</w:t>
            </w:r>
          </w:p>
          <w:p w14:paraId="2861B987" w14:textId="30FA4840" w:rsidR="00F677E3" w:rsidRPr="00F677E3" w:rsidRDefault="00F677E3" w:rsidP="00136E06">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val="en-GB" w:eastAsia="en-GB"/>
              </w:rPr>
              <w:drawing>
                <wp:inline distT="0" distB="0" distL="0" distR="0" wp14:anchorId="0CB280BE" wp14:editId="77E26921">
                  <wp:extent cx="3181735" cy="3787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1735" cy="3787285"/>
                          </a:xfrm>
                          <a:prstGeom prst="rect">
                            <a:avLst/>
                          </a:prstGeom>
                          <a:noFill/>
                          <a:ln>
                            <a:noFill/>
                          </a:ln>
                        </pic:spPr>
                      </pic:pic>
                    </a:graphicData>
                  </a:graphic>
                </wp:inline>
              </w:drawing>
            </w:r>
          </w:p>
        </w:tc>
      </w:tr>
    </w:tbl>
    <w:p w14:paraId="0E63B8ED" w14:textId="0443811C" w:rsidR="00136E06" w:rsidRDefault="00136E06" w:rsidP="00F677E3">
      <w:pPr>
        <w:widowControl w:val="0"/>
        <w:autoSpaceDE w:val="0"/>
        <w:autoSpaceDN w:val="0"/>
        <w:adjustRightInd w:val="0"/>
        <w:spacing w:line="280" w:lineRule="atLeast"/>
        <w:rPr>
          <w:rFonts w:ascii="Times" w:hAnsi="Times" w:cs="Times"/>
          <w:color w:val="000000"/>
          <w:lang w:val="en-GB"/>
        </w:rPr>
      </w:pPr>
    </w:p>
    <w:p w14:paraId="5B0CEB33" w14:textId="322073AA" w:rsidR="00941745" w:rsidRPr="00AD220F" w:rsidRDefault="00941745" w:rsidP="00AD220F">
      <w:pPr>
        <w:widowControl w:val="0"/>
        <w:autoSpaceDE w:val="0"/>
        <w:autoSpaceDN w:val="0"/>
        <w:adjustRightInd w:val="0"/>
        <w:spacing w:line="280" w:lineRule="atLeast"/>
        <w:rPr>
          <w:rFonts w:ascii="Times" w:hAnsi="Times" w:cs="Times"/>
          <w:color w:val="000000"/>
          <w:lang w:val="en-GB"/>
        </w:rPr>
      </w:pPr>
    </w:p>
    <w:p w14:paraId="5FB743B1" w14:textId="45D016F1" w:rsidR="004400CA" w:rsidRDefault="004400CA" w:rsidP="00D7039C">
      <w:pPr>
        <w:pStyle w:val="Sub-Headings"/>
      </w:pPr>
      <w:r w:rsidRPr="00CE6778">
        <w:lastRenderedPageBreak/>
        <w:t>Sample Output:</w:t>
      </w:r>
    </w:p>
    <w:p w14:paraId="4C7EFE44" w14:textId="432E7139" w:rsidR="005A28C7" w:rsidRPr="00FE1907" w:rsidRDefault="005A28C7" w:rsidP="00D4698F">
      <w:pPr>
        <w:rPr>
          <w:rFonts w:ascii="Arial" w:hAnsi="Arial"/>
        </w:rPr>
      </w:pPr>
      <w:r w:rsidRPr="00FE1907">
        <w:rPr>
          <w:rFonts w:ascii="Arial" w:hAnsi="Arial"/>
        </w:rPr>
        <w:t xml:space="preserve">The following sample run was made using a CSV file that </w:t>
      </w:r>
      <w:r w:rsidR="007E08C0" w:rsidRPr="00FE1907">
        <w:rPr>
          <w:rFonts w:ascii="Arial" w:hAnsi="Arial"/>
        </w:rPr>
        <w:t>contained</w:t>
      </w:r>
      <w:r w:rsidRPr="00FE1907">
        <w:rPr>
          <w:rFonts w:ascii="Arial" w:hAnsi="Arial"/>
        </w:rPr>
        <w:t>:</w:t>
      </w:r>
    </w:p>
    <w:p w14:paraId="3A5F4B2A" w14:textId="77777777" w:rsidR="009E61A6" w:rsidRPr="00FE1907" w:rsidRDefault="009E61A6" w:rsidP="00D4698F">
      <w:pPr>
        <w:rPr>
          <w:rFonts w:ascii="Arial" w:hAnsi="Arial"/>
        </w:rPr>
      </w:pPr>
    </w:p>
    <w:p w14:paraId="57041D94"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Heartbreak Hotel,Elvis Presley,1956,y</w:t>
      </w:r>
    </w:p>
    <w:p w14:paraId="53EF9EEA"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I Want to Hold Your Hand,The Beatles,1964,y</w:t>
      </w:r>
    </w:p>
    <w:p w14:paraId="2AB06348"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My Sharona,The Knack,1979,n</w:t>
      </w:r>
    </w:p>
    <w:p w14:paraId="4BDD86B0"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Macarena,Los Del Rio,1996,n</w:t>
      </w:r>
    </w:p>
    <w:p w14:paraId="0C84FD5C"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Boom Boom Pow,The Black Eyed Peas,2009,y</w:t>
      </w:r>
    </w:p>
    <w:p w14:paraId="64F869B8"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Somebody That I Used to Know,Gotye featuring Kimbra,2012,y</w:t>
      </w:r>
    </w:p>
    <w:p w14:paraId="09B9121A" w14:textId="5D6F0990" w:rsidR="00F46305" w:rsidRPr="00F46305" w:rsidRDefault="00F46305" w:rsidP="00F46305">
      <w:pPr>
        <w:rPr>
          <w:rFonts w:ascii="Courier New" w:hAnsi="Courier New" w:cs="Courier New"/>
          <w:sz w:val="18"/>
          <w:szCs w:val="18"/>
        </w:rPr>
      </w:pPr>
    </w:p>
    <w:p w14:paraId="5A906506" w14:textId="30D0828E" w:rsidR="005A28C7" w:rsidRDefault="005A28C7" w:rsidP="005A28C7">
      <w:pPr>
        <w:rPr>
          <w:rFonts w:ascii="Courier New" w:hAnsi="Courier New" w:cs="Courier New"/>
          <w:sz w:val="18"/>
          <w:szCs w:val="18"/>
        </w:rPr>
      </w:pPr>
    </w:p>
    <w:p w14:paraId="14ACC95A" w14:textId="25618662" w:rsidR="004400CA" w:rsidRPr="00FE1907" w:rsidRDefault="004400CA" w:rsidP="004400CA">
      <w:pPr>
        <w:rPr>
          <w:rFonts w:ascii="Arial" w:hAnsi="Arial"/>
        </w:rPr>
      </w:pPr>
      <w:r w:rsidRPr="00FE1907">
        <w:rPr>
          <w:rFonts w:ascii="Arial" w:hAnsi="Arial"/>
          <w:b/>
          <w:color w:val="00B050"/>
        </w:rPr>
        <w:t>Bol</w:t>
      </w:r>
      <w:r w:rsidR="005A28C7" w:rsidRPr="00FE1907">
        <w:rPr>
          <w:rFonts w:ascii="Arial" w:hAnsi="Arial"/>
          <w:b/>
          <w:color w:val="00B050"/>
        </w:rPr>
        <w:t>d green</w:t>
      </w:r>
      <w:r w:rsidRPr="00FE1907">
        <w:rPr>
          <w:rFonts w:ascii="Arial" w:hAnsi="Arial"/>
          <w:color w:val="00B050"/>
        </w:rPr>
        <w:t xml:space="preserve"> </w:t>
      </w:r>
      <w:r w:rsidRPr="00FE1907">
        <w:rPr>
          <w:rFonts w:ascii="Arial" w:hAnsi="Arial"/>
        </w:rPr>
        <w:t xml:space="preserve">text below shows user input for this </w:t>
      </w:r>
      <w:r w:rsidR="005A28C7" w:rsidRPr="00FE1907">
        <w:rPr>
          <w:rFonts w:ascii="Arial" w:hAnsi="Arial"/>
        </w:rPr>
        <w:t>s</w:t>
      </w:r>
      <w:r w:rsidRPr="00FE1907">
        <w:rPr>
          <w:rFonts w:ascii="Arial" w:hAnsi="Arial"/>
        </w:rPr>
        <w:t>ample</w:t>
      </w:r>
      <w:r w:rsidR="00D7039C">
        <w:rPr>
          <w:rFonts w:ascii="Arial" w:hAnsi="Arial"/>
        </w:rPr>
        <w:t xml:space="preserve"> run</w:t>
      </w:r>
      <w:r w:rsidRPr="00FE1907">
        <w:rPr>
          <w:rFonts w:ascii="Arial" w:hAnsi="Arial"/>
        </w:rPr>
        <w:t>.</w:t>
      </w:r>
    </w:p>
    <w:p w14:paraId="01D6F86F" w14:textId="77777777" w:rsidR="00AE4C05" w:rsidRPr="00AE4C05" w:rsidRDefault="00AE4C05" w:rsidP="00AE4C05">
      <w:pPr>
        <w:rPr>
          <w:rFonts w:ascii="Courier New" w:hAnsi="Courier New" w:cs="Courier New"/>
          <w:sz w:val="18"/>
          <w:szCs w:val="18"/>
        </w:rPr>
      </w:pPr>
    </w:p>
    <w:p w14:paraId="20A86B9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Songs To Learn 1.0 - by Lindsay Ward</w:t>
      </w:r>
    </w:p>
    <w:p w14:paraId="78345A71" w14:textId="42F77175" w:rsidR="00AE4C05" w:rsidRPr="00AE4C05" w:rsidRDefault="00AD220F" w:rsidP="00AE4C05">
      <w:pPr>
        <w:rPr>
          <w:rFonts w:ascii="Courier New" w:hAnsi="Courier New" w:cs="Courier New"/>
          <w:sz w:val="18"/>
          <w:szCs w:val="18"/>
        </w:rPr>
      </w:pPr>
      <w:r>
        <w:rPr>
          <w:rFonts w:ascii="Courier New" w:hAnsi="Courier New" w:cs="Courier New"/>
          <w:sz w:val="18"/>
          <w:szCs w:val="18"/>
        </w:rPr>
        <w:t>6 songs loaded</w:t>
      </w:r>
    </w:p>
    <w:p w14:paraId="0B7E920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11B5868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7BF72E1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54B090B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14AC53F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21CCC0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l</w:t>
      </w:r>
    </w:p>
    <w:p w14:paraId="15CCA22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 Heartbreak Hotel               - Elvis Presley             (1956)</w:t>
      </w:r>
    </w:p>
    <w:p w14:paraId="6674A78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Gotye featuring Kimbra    (2012)</w:t>
      </w:r>
    </w:p>
    <w:p w14:paraId="244CA4B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B57C7D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61994D6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Boom Boom Pow                  - The Black Eyed Peas       (2009)</w:t>
      </w:r>
    </w:p>
    <w:p w14:paraId="513B564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My Sharona                     - The Knack                 (1979)</w:t>
      </w:r>
    </w:p>
    <w:p w14:paraId="6C692D1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2 songs learned, 4 songs still to learn</w:t>
      </w:r>
    </w:p>
    <w:p w14:paraId="19F4BD8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5D16BD0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C5E941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63648C2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236089E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4998554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c</w:t>
      </w:r>
    </w:p>
    <w:p w14:paraId="740CCBF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F921D7" w14:textId="687AA521"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bl</w:t>
      </w:r>
      <w:r w:rsidRPr="00415F76">
        <w:rPr>
          <w:rFonts w:ascii="Courier New" w:hAnsi="Courier New" w:cs="Courier New"/>
          <w:b/>
          <w:color w:val="00B050"/>
          <w:sz w:val="18"/>
          <w:szCs w:val="18"/>
        </w:rPr>
        <w:t>ah</w:t>
      </w:r>
    </w:p>
    <w:p w14:paraId="5593F29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input; enter a valid number</w:t>
      </w:r>
    </w:p>
    <w:p w14:paraId="27CF9C7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1</w:t>
      </w:r>
    </w:p>
    <w:p w14:paraId="62B2983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umber must be &gt;= 0</w:t>
      </w:r>
    </w:p>
    <w:p w14:paraId="788629A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6</w:t>
      </w:r>
    </w:p>
    <w:p w14:paraId="4DF9DEC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song number</w:t>
      </w:r>
    </w:p>
    <w:p w14:paraId="05E4B87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2</w:t>
      </w:r>
    </w:p>
    <w:p w14:paraId="3286435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You have already learned Macarena</w:t>
      </w:r>
    </w:p>
    <w:p w14:paraId="63D32A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37075B3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30443C8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44D1F8A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63E008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53A81D27" w14:textId="7987B4A7" w:rsidR="00AE4C05" w:rsidRPr="00AE4C05" w:rsidRDefault="00415F76" w:rsidP="00AE4C05">
      <w:pPr>
        <w:rPr>
          <w:rFonts w:ascii="Courier New" w:hAnsi="Courier New" w:cs="Courier New"/>
          <w:sz w:val="18"/>
          <w:szCs w:val="18"/>
        </w:rPr>
      </w:pPr>
      <w:r>
        <w:rPr>
          <w:rFonts w:ascii="Courier New" w:hAnsi="Courier New" w:cs="Courier New"/>
          <w:sz w:val="18"/>
          <w:szCs w:val="18"/>
        </w:rPr>
        <w:t xml:space="preserve">&gt;&gt;&gt; </w:t>
      </w:r>
      <w:r>
        <w:rPr>
          <w:rFonts w:ascii="Courier New" w:hAnsi="Courier New" w:cs="Courier New"/>
          <w:b/>
          <w:color w:val="00B050"/>
          <w:sz w:val="18"/>
          <w:szCs w:val="18"/>
        </w:rPr>
        <w:t>C</w:t>
      </w:r>
    </w:p>
    <w:p w14:paraId="73734BA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29B0B1" w14:textId="22D2ACBE"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0</w:t>
      </w:r>
    </w:p>
    <w:p w14:paraId="3F6C2F2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Heartbreak Hotel by Elvis Presley learned</w:t>
      </w:r>
    </w:p>
    <w:p w14:paraId="345A7FA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EE00D4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469131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0E0E0DB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C31978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58DD7CD" w14:textId="0AC24F1A"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4D9CA63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0DA0940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Gotye featuring Kimbra    (2012)</w:t>
      </w:r>
    </w:p>
    <w:p w14:paraId="645B651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1415AE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634910F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Boom Boom Pow                  - The Black Eyed Peas       (2009)</w:t>
      </w:r>
    </w:p>
    <w:p w14:paraId="051C53F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My Sharona                     - The Knack                 (1979)</w:t>
      </w:r>
    </w:p>
    <w:p w14:paraId="2ACDA66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3 songs learned, 3 songs still to learn</w:t>
      </w:r>
    </w:p>
    <w:p w14:paraId="2E74E94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5625FCF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0A6593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75DB491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788EE2C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1C9E986E" w14:textId="0AB5AC3A"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A</w:t>
      </w:r>
    </w:p>
    <w:p w14:paraId="0B4A66F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Title: </w:t>
      </w:r>
    </w:p>
    <w:p w14:paraId="405DC62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put can not be blank</w:t>
      </w:r>
    </w:p>
    <w:p w14:paraId="6886F87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lastRenderedPageBreak/>
        <w:t xml:space="preserve">Title: </w:t>
      </w:r>
      <w:r w:rsidRPr="00415F76">
        <w:rPr>
          <w:rFonts w:ascii="Courier New" w:hAnsi="Courier New" w:cs="Courier New"/>
          <w:b/>
          <w:color w:val="00B050"/>
          <w:sz w:val="18"/>
          <w:szCs w:val="18"/>
        </w:rPr>
        <w:t>Let It Be</w:t>
      </w:r>
    </w:p>
    <w:p w14:paraId="1CF6DF9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Artist: </w:t>
      </w:r>
    </w:p>
    <w:p w14:paraId="45EBC4E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put can not be blank</w:t>
      </w:r>
    </w:p>
    <w:p w14:paraId="00EE66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Artist: </w:t>
      </w:r>
      <w:r w:rsidRPr="00415F76">
        <w:rPr>
          <w:rFonts w:ascii="Courier New" w:hAnsi="Courier New" w:cs="Courier New"/>
          <w:b/>
          <w:color w:val="00B050"/>
          <w:sz w:val="18"/>
          <w:szCs w:val="18"/>
        </w:rPr>
        <w:t>The Beatles</w:t>
      </w:r>
    </w:p>
    <w:p w14:paraId="54D5A14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12</w:t>
      </w:r>
    </w:p>
    <w:p w14:paraId="22982C0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umber must be &gt;= 0</w:t>
      </w:r>
    </w:p>
    <w:p w14:paraId="42DEFA8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why?</w:t>
      </w:r>
    </w:p>
    <w:p w14:paraId="7F3E57B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input; enter a valid number</w:t>
      </w:r>
    </w:p>
    <w:p w14:paraId="15B83B0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1970</w:t>
      </w:r>
    </w:p>
    <w:p w14:paraId="57BC9DA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et It Be by The Beatles (1970) added to song list</w:t>
      </w:r>
    </w:p>
    <w:p w14:paraId="79F91F6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6535B4E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586A456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7FF57CC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07C18C0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725D45E" w14:textId="7863C7E1"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7150DC3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461DCB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Gotye featuring Kimbra    (2012)</w:t>
      </w:r>
    </w:p>
    <w:p w14:paraId="0017C8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B6A372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24D2052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Let It Be                      - The Beatles               (1970)</w:t>
      </w:r>
    </w:p>
    <w:p w14:paraId="281D26B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 Boom Boom Pow                  - The Black Eyed Peas       (2009)</w:t>
      </w:r>
    </w:p>
    <w:p w14:paraId="01637AD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6.   My Sharona                     - The Knack                 (1979)</w:t>
      </w:r>
    </w:p>
    <w:p w14:paraId="606BAE8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3 songs learned, 4 songs still to learn</w:t>
      </w:r>
    </w:p>
    <w:p w14:paraId="1E13E5B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7C5F520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6FDB90A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5548CE3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651B66A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73DCC4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c</w:t>
      </w:r>
    </w:p>
    <w:p w14:paraId="48D21E0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3FD5C2E9" w14:textId="50BB3898"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1</w:t>
      </w:r>
    </w:p>
    <w:p w14:paraId="06A3477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Somebody That I Used to Know by Gotye featuring Kimbra learned</w:t>
      </w:r>
    </w:p>
    <w:p w14:paraId="40F9DD3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4CA7CB1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5C27EC5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02A32A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8973A9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CAEF4E4" w14:textId="23EA29E0"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sidRPr="00415F76">
        <w:rPr>
          <w:rFonts w:ascii="Courier New" w:hAnsi="Courier New" w:cs="Courier New"/>
          <w:b/>
          <w:color w:val="00B050"/>
          <w:sz w:val="18"/>
          <w:szCs w:val="18"/>
        </w:rPr>
        <w:t>c</w:t>
      </w:r>
    </w:p>
    <w:p w14:paraId="0EF5B75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0387E086" w14:textId="5303F79B"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3</w:t>
      </w:r>
    </w:p>
    <w:p w14:paraId="0EBD2C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 Want to Hold Your Hand by The Beatles learned</w:t>
      </w:r>
    </w:p>
    <w:p w14:paraId="0A63F0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371103D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22CCC05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3FBD22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0EB8ED8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77CBD43" w14:textId="2715AF3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C</w:t>
      </w:r>
    </w:p>
    <w:p w14:paraId="3775AB2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3833BBA7" w14:textId="67BA83AC"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4</w:t>
      </w:r>
    </w:p>
    <w:p w14:paraId="33B2D0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et It Be by The Beatles learned</w:t>
      </w:r>
    </w:p>
    <w:p w14:paraId="6DEC3E9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1B2A96D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BE9FB3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6A584F6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58EA8F4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988BDB0" w14:textId="4F832D3D"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4DE1E9A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6ECE321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Somebody That I Used to Know   - Gotye featuring Kimbra    (2012)</w:t>
      </w:r>
    </w:p>
    <w:p w14:paraId="7763940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4233F4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I Want to Hold Your Hand       - The Beatles               (1964)</w:t>
      </w:r>
    </w:p>
    <w:p w14:paraId="5E2CCA0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Let It Be                      - The Beatles               (1970)</w:t>
      </w:r>
    </w:p>
    <w:p w14:paraId="7750606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 Boom Boom Pow                  - The Black Eyed Peas       (2009)</w:t>
      </w:r>
    </w:p>
    <w:p w14:paraId="618EA5F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6.   My Sharona                     - The Knack                 (1979)</w:t>
      </w:r>
    </w:p>
    <w:p w14:paraId="38827D4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6 songs learned, 1 songs still to learn</w:t>
      </w:r>
    </w:p>
    <w:p w14:paraId="010DDB2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B9C208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7F98ED4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8D49DE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7FBA203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2740AB9" w14:textId="12AA01FF"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sidRPr="00415F76">
        <w:rPr>
          <w:rFonts w:ascii="Courier New" w:hAnsi="Courier New" w:cs="Courier New"/>
          <w:b/>
          <w:color w:val="00B050"/>
          <w:sz w:val="18"/>
          <w:szCs w:val="18"/>
        </w:rPr>
        <w:t>c</w:t>
      </w:r>
    </w:p>
    <w:p w14:paraId="58CC1C2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6189F8" w14:textId="4871BF34"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5</w:t>
      </w:r>
    </w:p>
    <w:p w14:paraId="1DF6BB9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Boom Boom Pow by The Black Eyed Peas learned</w:t>
      </w:r>
    </w:p>
    <w:p w14:paraId="1D87A18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774C22F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lastRenderedPageBreak/>
        <w:t>L - List songs</w:t>
      </w:r>
    </w:p>
    <w:p w14:paraId="3EE71C2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4330C34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0C0B8A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C790FE0" w14:textId="6112A2EB"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sidRPr="00415F76">
        <w:rPr>
          <w:rFonts w:ascii="Courier New" w:hAnsi="Courier New" w:cs="Courier New"/>
          <w:b/>
          <w:color w:val="00B050"/>
          <w:sz w:val="18"/>
          <w:szCs w:val="18"/>
        </w:rPr>
        <w:t>c</w:t>
      </w:r>
    </w:p>
    <w:p w14:paraId="0B62CE1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o more songs to learn!</w:t>
      </w:r>
    </w:p>
    <w:p w14:paraId="6889B17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569B29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2F42F1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CBEFA4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3593E10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052D0A6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j</w:t>
      </w:r>
    </w:p>
    <w:p w14:paraId="2BF5267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menu choice</w:t>
      </w:r>
    </w:p>
    <w:p w14:paraId="76D0EE7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4859C35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36A6E42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3B8B6AF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6E931B1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1C82EBE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Q</w:t>
      </w:r>
    </w:p>
    <w:p w14:paraId="65A1507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7 songs saved to songs.csv</w:t>
      </w:r>
    </w:p>
    <w:p w14:paraId="7897D01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Have a nice day :)</w:t>
      </w:r>
    </w:p>
    <w:p w14:paraId="731823A1" w14:textId="77777777" w:rsidR="00AE4C05" w:rsidRPr="00AE4C05" w:rsidRDefault="00AE4C05" w:rsidP="00AE4C05">
      <w:pPr>
        <w:rPr>
          <w:rFonts w:ascii="Courier New" w:hAnsi="Courier New" w:cs="Courier New"/>
          <w:sz w:val="18"/>
          <w:szCs w:val="18"/>
        </w:rPr>
      </w:pPr>
    </w:p>
    <w:p w14:paraId="02D234BB" w14:textId="77777777" w:rsidR="00455483" w:rsidRDefault="00455483" w:rsidP="00455483">
      <w:pPr>
        <w:rPr>
          <w:rFonts w:ascii="Courier New" w:hAnsi="Courier New" w:cs="Courier New"/>
          <w:sz w:val="18"/>
          <w:szCs w:val="18"/>
        </w:rPr>
      </w:pPr>
    </w:p>
    <w:p w14:paraId="49C2C277" w14:textId="65334C00" w:rsidR="007E08C0" w:rsidRPr="00FE1907" w:rsidRDefault="007E08C0" w:rsidP="007E08C0">
      <w:pPr>
        <w:rPr>
          <w:rFonts w:ascii="Arial" w:hAnsi="Arial"/>
        </w:rPr>
      </w:pPr>
      <w:r w:rsidRPr="00FE1907">
        <w:rPr>
          <w:rFonts w:ascii="Arial" w:hAnsi="Arial"/>
        </w:rPr>
        <w:t>At the end of this run, the</w:t>
      </w:r>
      <w:r w:rsidR="008D671C" w:rsidRPr="00FE1907">
        <w:rPr>
          <w:rFonts w:ascii="Arial" w:hAnsi="Arial"/>
        </w:rPr>
        <w:t xml:space="preserve"> saved</w:t>
      </w:r>
      <w:r w:rsidRPr="00FE1907">
        <w:rPr>
          <w:rFonts w:ascii="Arial" w:hAnsi="Arial"/>
        </w:rPr>
        <w:t xml:space="preserve"> CSV file contained:</w:t>
      </w:r>
    </w:p>
    <w:p w14:paraId="4FAB3B34" w14:textId="77777777" w:rsidR="007E08C0" w:rsidRPr="00FE1907" w:rsidRDefault="007E08C0" w:rsidP="007E08C0">
      <w:pPr>
        <w:rPr>
          <w:rFonts w:ascii="Arial" w:hAnsi="Arial"/>
        </w:rPr>
      </w:pPr>
    </w:p>
    <w:p w14:paraId="03C8E3FC"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Heartbreak Hotel,Elvis Presley,1956,n</w:t>
      </w:r>
    </w:p>
    <w:p w14:paraId="4CDEF943"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Somebody That I Used to Know,Gotye featuring Kimbra,2012,n</w:t>
      </w:r>
    </w:p>
    <w:p w14:paraId="210D5A74"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Macarena,Los Del Rio,1996,n</w:t>
      </w:r>
    </w:p>
    <w:p w14:paraId="1853E930"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I Want to Hold Your Hand,The Beatles,1964,n</w:t>
      </w:r>
    </w:p>
    <w:p w14:paraId="66259021"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Let It Be,The Beatles,1970,n</w:t>
      </w:r>
    </w:p>
    <w:p w14:paraId="4A173CF2"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Boom Boom Pow,The Black Eyed Peas,2009,n</w:t>
      </w:r>
    </w:p>
    <w:p w14:paraId="7889EC86"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My Sharona,The Knack,1979,n</w:t>
      </w:r>
    </w:p>
    <w:p w14:paraId="210E0E5F" w14:textId="296D2A1B" w:rsidR="00941745" w:rsidRDefault="00941745">
      <w:pPr>
        <w:rPr>
          <w:rFonts w:ascii="Calibri" w:hAnsi="Calibri"/>
          <w:b/>
          <w:bCs/>
          <w:color w:val="4F81BD"/>
          <w:sz w:val="26"/>
          <w:szCs w:val="26"/>
        </w:rPr>
      </w:pPr>
    </w:p>
    <w:p w14:paraId="2FDFC407" w14:textId="4444DE39" w:rsidR="000F298A" w:rsidRDefault="000F298A" w:rsidP="00D7039C">
      <w:pPr>
        <w:pStyle w:val="Sub-Headings"/>
      </w:pPr>
      <w:r>
        <w:t>References – Resources from Subject Materials:</w:t>
      </w:r>
    </w:p>
    <w:p w14:paraId="67A7EA98" w14:textId="4C02E8F1" w:rsidR="000F298A" w:rsidRPr="00FE1907" w:rsidRDefault="000F298A" w:rsidP="00455483">
      <w:pPr>
        <w:rPr>
          <w:rFonts w:ascii="Arial" w:hAnsi="Arial"/>
          <w:szCs w:val="20"/>
        </w:rPr>
      </w:pPr>
      <w:r w:rsidRPr="00FE1907">
        <w:rPr>
          <w:rFonts w:ascii="Arial" w:hAnsi="Arial"/>
          <w:szCs w:val="20"/>
        </w:rPr>
        <w:t xml:space="preserve">Selected subject materials are referenced here to help you find guidance for specific parts of the assignment (e.g. sorting a list by multiple values is covered in </w:t>
      </w:r>
      <w:r w:rsidRPr="00FE1907">
        <w:rPr>
          <w:rFonts w:ascii="Arial" w:hAnsi="Arial"/>
          <w:szCs w:val="20"/>
        </w:rPr>
        <w:fldChar w:fldCharType="begin"/>
      </w:r>
      <w:r w:rsidRPr="00FE1907">
        <w:rPr>
          <w:rFonts w:ascii="Arial" w:hAnsi="Arial"/>
          <w:szCs w:val="20"/>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Pr="00FE1907">
        <w:rPr>
          <w:rFonts w:ascii="Arial" w:hAnsi="Arial"/>
          <w:szCs w:val="20"/>
        </w:rPr>
        <w:fldChar w:fldCharType="separate"/>
      </w:r>
      <w:r w:rsidRPr="00FE1907">
        <w:rPr>
          <w:rFonts w:ascii="Arial" w:hAnsi="Arial"/>
          <w:noProof/>
          <w:szCs w:val="20"/>
        </w:rPr>
        <w:t>[1]</w:t>
      </w:r>
      <w:r w:rsidRPr="00FE1907">
        <w:rPr>
          <w:rFonts w:ascii="Arial" w:hAnsi="Arial"/>
          <w:szCs w:val="20"/>
        </w:rPr>
        <w:fldChar w:fldCharType="end"/>
      </w:r>
      <w:r w:rsidRPr="00FE1907">
        <w:rPr>
          <w:rFonts w:ascii="Arial" w:hAnsi="Arial"/>
          <w:szCs w:val="20"/>
        </w:rPr>
        <w:t xml:space="preserve"> and you will find a template for writing menus for console programs in </w:t>
      </w:r>
      <w:r w:rsidRPr="00FE1907">
        <w:rPr>
          <w:rFonts w:ascii="Arial" w:hAnsi="Arial"/>
          <w:szCs w:val="20"/>
        </w:rPr>
        <w:fldChar w:fldCharType="begin"/>
      </w:r>
      <w:r w:rsidRPr="00FE1907">
        <w:rPr>
          <w:rFonts w:ascii="Arial" w:hAnsi="Arial"/>
          <w:szCs w:val="20"/>
        </w:rPr>
        <w:instrText xml:space="preserve"> ADDIN EN.CITE &lt;EndNote&gt;&lt;Cite&gt;&lt;RecNum&gt;8&lt;/RecNum&gt;&lt;DisplayText&gt;[2]&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EndNote&gt;</w:instrText>
      </w:r>
      <w:r w:rsidRPr="00FE1907">
        <w:rPr>
          <w:rFonts w:ascii="Arial" w:hAnsi="Arial"/>
          <w:szCs w:val="20"/>
        </w:rPr>
        <w:fldChar w:fldCharType="separate"/>
      </w:r>
      <w:r w:rsidRPr="00FE1907">
        <w:rPr>
          <w:rFonts w:ascii="Arial" w:hAnsi="Arial"/>
          <w:noProof/>
          <w:szCs w:val="20"/>
        </w:rPr>
        <w:t>[2]</w:t>
      </w:r>
      <w:r w:rsidRPr="00FE1907">
        <w:rPr>
          <w:rFonts w:ascii="Arial" w:hAnsi="Arial"/>
          <w:szCs w:val="20"/>
        </w:rPr>
        <w:fldChar w:fldCharType="end"/>
      </w:r>
      <w:r w:rsidRPr="00FE1907">
        <w:rPr>
          <w:rFonts w:ascii="Arial" w:hAnsi="Arial"/>
          <w:szCs w:val="20"/>
        </w:rPr>
        <w:t>). General references are not listed specifically but should be obvious (e.g. file input/output is covered in the lecture and practical on files).</w:t>
      </w:r>
    </w:p>
    <w:p w14:paraId="439B68AC" w14:textId="77777777" w:rsidR="000F298A" w:rsidRPr="00FE1907" w:rsidRDefault="000F298A" w:rsidP="00455483">
      <w:pPr>
        <w:rPr>
          <w:rFonts w:ascii="Arial" w:hAnsi="Arial"/>
          <w:szCs w:val="20"/>
        </w:rPr>
      </w:pPr>
    </w:p>
    <w:p w14:paraId="6B174C7B" w14:textId="77777777" w:rsidR="007219CC" w:rsidRPr="007219CC" w:rsidRDefault="000F298A" w:rsidP="007219CC">
      <w:pPr>
        <w:pStyle w:val="EndNoteBibliography"/>
        <w:rPr>
          <w:noProof/>
        </w:rPr>
      </w:pPr>
      <w:r w:rsidRPr="00FE1907">
        <w:rPr>
          <w:rFonts w:ascii="Arial" w:hAnsi="Arial" w:cstheme="majorHAnsi"/>
          <w:sz w:val="4"/>
          <w:szCs w:val="4"/>
        </w:rPr>
        <w:fldChar w:fldCharType="begin"/>
      </w:r>
      <w:r w:rsidRPr="00FE1907">
        <w:rPr>
          <w:rFonts w:ascii="Arial" w:hAnsi="Arial" w:cstheme="majorHAnsi"/>
          <w:sz w:val="4"/>
          <w:szCs w:val="4"/>
        </w:rPr>
        <w:instrText xml:space="preserve"> ADDIN EN.REFLIST </w:instrText>
      </w:r>
      <w:r w:rsidRPr="00FE1907">
        <w:rPr>
          <w:rFonts w:ascii="Arial" w:hAnsi="Arial" w:cstheme="majorHAnsi"/>
          <w:sz w:val="4"/>
          <w:szCs w:val="4"/>
        </w:rPr>
        <w:fldChar w:fldCharType="separate"/>
      </w:r>
      <w:r w:rsidR="007219CC" w:rsidRPr="007219CC">
        <w:rPr>
          <w:noProof/>
        </w:rPr>
        <w:t>1.</w:t>
      </w:r>
      <w:r w:rsidR="007219CC" w:rsidRPr="007219CC">
        <w:rPr>
          <w:noProof/>
        </w:rPr>
        <w:tab/>
        <w:t xml:space="preserve">itemgetter from Chapter 7 - Lists and Tuples. </w:t>
      </w:r>
    </w:p>
    <w:p w14:paraId="1AC20A52" w14:textId="77777777" w:rsidR="007219CC" w:rsidRPr="007219CC" w:rsidRDefault="007219CC" w:rsidP="007219CC">
      <w:pPr>
        <w:pStyle w:val="EndNoteBibliography"/>
        <w:rPr>
          <w:noProof/>
        </w:rPr>
      </w:pPr>
      <w:r w:rsidRPr="007219CC">
        <w:rPr>
          <w:noProof/>
        </w:rPr>
        <w:t>2.</w:t>
      </w:r>
      <w:r w:rsidRPr="007219CC">
        <w:rPr>
          <w:noProof/>
        </w:rPr>
        <w:tab/>
        <w:t xml:space="preserve">Practical 01 - PyCharm, Control. </w:t>
      </w:r>
    </w:p>
    <w:p w14:paraId="63AB3768" w14:textId="11E94478" w:rsidR="007219CC" w:rsidRPr="007219CC" w:rsidRDefault="007219CC" w:rsidP="007219CC">
      <w:pPr>
        <w:pStyle w:val="EndNoteBibliography"/>
        <w:rPr>
          <w:noProof/>
        </w:rPr>
      </w:pPr>
      <w:r w:rsidRPr="007219CC">
        <w:rPr>
          <w:noProof/>
        </w:rPr>
        <w:t>3.</w:t>
      </w:r>
      <w:r w:rsidRPr="007219CC">
        <w:rPr>
          <w:noProof/>
        </w:rPr>
        <w:tab/>
        <w:t xml:space="preserve">Programming Patterns. </w:t>
      </w:r>
      <w:hyperlink r:id="rId12" w:history="1">
        <w:r w:rsidRPr="007219CC">
          <w:rPr>
            <w:rStyle w:val="Hyperlink"/>
            <w:noProof/>
            <w:lang w:val="en-AU"/>
          </w:rPr>
          <w:t>https://github.com/CP1404/Starter/wiki/Programming-Patterns</w:t>
        </w:r>
      </w:hyperlink>
    </w:p>
    <w:p w14:paraId="61354DD3" w14:textId="77777777" w:rsidR="007219CC" w:rsidRPr="007219CC" w:rsidRDefault="007219CC" w:rsidP="007219CC">
      <w:pPr>
        <w:pStyle w:val="EndNoteBibliography"/>
        <w:rPr>
          <w:noProof/>
        </w:rPr>
      </w:pPr>
      <w:r w:rsidRPr="007219CC">
        <w:rPr>
          <w:noProof/>
        </w:rPr>
        <w:t>4.</w:t>
      </w:r>
      <w:r w:rsidRPr="007219CC">
        <w:rPr>
          <w:noProof/>
        </w:rPr>
        <w:tab/>
        <w:t xml:space="preserve">Chapter 5 - Files and Exceptions 1. </w:t>
      </w:r>
    </w:p>
    <w:p w14:paraId="6320E691" w14:textId="77777777" w:rsidR="007219CC" w:rsidRPr="007219CC" w:rsidRDefault="007219CC" w:rsidP="007219CC">
      <w:pPr>
        <w:pStyle w:val="EndNoteBibliography"/>
        <w:rPr>
          <w:noProof/>
        </w:rPr>
      </w:pPr>
      <w:r w:rsidRPr="007219CC">
        <w:rPr>
          <w:noProof/>
        </w:rPr>
        <w:t>5.</w:t>
      </w:r>
      <w:r w:rsidRPr="007219CC">
        <w:rPr>
          <w:noProof/>
        </w:rPr>
        <w:tab/>
        <w:t xml:space="preserve">Practical 02 - Strings, Files, Exceptions. </w:t>
      </w:r>
    </w:p>
    <w:p w14:paraId="52F7405B" w14:textId="77777777" w:rsidR="007219CC" w:rsidRPr="007219CC" w:rsidRDefault="007219CC" w:rsidP="007219CC">
      <w:pPr>
        <w:pStyle w:val="EndNoteBibliography"/>
        <w:rPr>
          <w:noProof/>
        </w:rPr>
      </w:pPr>
      <w:r w:rsidRPr="007219CC">
        <w:rPr>
          <w:noProof/>
        </w:rPr>
        <w:t>6.</w:t>
      </w:r>
      <w:r w:rsidRPr="007219CC">
        <w:rPr>
          <w:noProof/>
        </w:rPr>
        <w:tab/>
        <w:t>T. Andersen and L. M. Ward. Guide to Good Pseudocode. 2016</w:t>
      </w:r>
    </w:p>
    <w:p w14:paraId="507DC4C7" w14:textId="77777777" w:rsidR="007219CC" w:rsidRPr="007219CC" w:rsidRDefault="007219CC" w:rsidP="007219CC">
      <w:pPr>
        <w:pStyle w:val="EndNoteBibliography"/>
        <w:rPr>
          <w:noProof/>
        </w:rPr>
      </w:pPr>
      <w:r w:rsidRPr="007219CC">
        <w:rPr>
          <w:noProof/>
        </w:rPr>
        <w:t>7.</w:t>
      </w:r>
      <w:r w:rsidRPr="007219CC">
        <w:rPr>
          <w:noProof/>
        </w:rPr>
        <w:tab/>
        <w:t>Simon, J. Sheard, M. Morgan, A. Petersen, A. Settle, J. Sinclair, G. Cross and C. Riedesel. Negotiating the Maze of Academic Integrity in Computing Education. 2016</w:t>
      </w:r>
    </w:p>
    <w:p w14:paraId="189BF322" w14:textId="726CBC39" w:rsidR="000F298A" w:rsidRPr="00455483" w:rsidRDefault="000F298A" w:rsidP="000F298A">
      <w:pPr>
        <w:rPr>
          <w:rFonts w:ascii="Courier New" w:hAnsi="Courier New" w:cs="Courier New"/>
          <w:sz w:val="18"/>
          <w:szCs w:val="18"/>
        </w:rPr>
      </w:pPr>
      <w:r w:rsidRPr="00FE1907">
        <w:rPr>
          <w:rFonts w:ascii="Arial" w:hAnsi="Arial" w:cstheme="majorHAnsi"/>
          <w:sz w:val="4"/>
          <w:szCs w:val="4"/>
        </w:rPr>
        <w:fldChar w:fldCharType="end"/>
      </w:r>
    </w:p>
    <w:p w14:paraId="350D0C61" w14:textId="77777777" w:rsidR="001F35B4" w:rsidRDefault="001F35B4" w:rsidP="00CA7610">
      <w:pPr>
        <w:pStyle w:val="Heading2"/>
        <w:rPr>
          <w:sz w:val="19"/>
          <w:szCs w:val="20"/>
        </w:rPr>
      </w:pPr>
    </w:p>
    <w:p w14:paraId="1DBF0F95" w14:textId="77777777" w:rsidR="008462DE" w:rsidRDefault="008462DE" w:rsidP="00D7039C">
      <w:pPr>
        <w:pStyle w:val="Sub-Headings"/>
        <w:sectPr w:rsidR="008462DE" w:rsidSect="005110A8">
          <w:footerReference w:type="default" r:id="rId13"/>
          <w:pgSz w:w="11900" w:h="16820"/>
          <w:pgMar w:top="680" w:right="964" w:bottom="680" w:left="964" w:header="454" w:footer="510" w:gutter="0"/>
          <w:cols w:space="720"/>
          <w:docGrid w:linePitch="360"/>
        </w:sectPr>
      </w:pPr>
    </w:p>
    <w:p w14:paraId="6458E752" w14:textId="59F34269" w:rsidR="004400CA" w:rsidRDefault="004400CA" w:rsidP="00D7039C">
      <w:pPr>
        <w:pStyle w:val="Sub-Headings"/>
      </w:pPr>
      <w:r>
        <w:lastRenderedPageBreak/>
        <w:t>Marking Scheme</w:t>
      </w:r>
      <w:r w:rsidR="001F35B4">
        <w:t>:</w:t>
      </w:r>
      <w:r w:rsidR="009E61A6">
        <w:t xml:space="preserve"> </w:t>
      </w:r>
    </w:p>
    <w:p w14:paraId="52F27959" w14:textId="074AC1A3" w:rsidR="002A6ECC" w:rsidRPr="009E61A6" w:rsidRDefault="00DB408D" w:rsidP="00DE64B3">
      <w:pPr>
        <w:rPr>
          <w:rFonts w:ascii="Arial" w:hAnsi="Arial"/>
          <w:sz w:val="18"/>
          <w:szCs w:val="18"/>
        </w:rPr>
      </w:pPr>
      <w:r w:rsidRPr="009E61A6">
        <w:rPr>
          <w:rFonts w:ascii="Arial" w:hAnsi="Arial"/>
          <w:sz w:val="18"/>
          <w:szCs w:val="18"/>
        </w:rPr>
        <w:t>Ensure that you follow</w:t>
      </w:r>
      <w:r w:rsidR="002A6ECC" w:rsidRPr="009E61A6">
        <w:rPr>
          <w:rFonts w:ascii="Arial" w:hAnsi="Arial"/>
          <w:sz w:val="18"/>
          <w:szCs w:val="18"/>
        </w:rPr>
        <w:t xml:space="preserve"> the processes </w:t>
      </w:r>
      <w:r w:rsidRPr="009E61A6">
        <w:rPr>
          <w:rFonts w:ascii="Arial" w:hAnsi="Arial"/>
          <w:sz w:val="18"/>
          <w:szCs w:val="18"/>
        </w:rPr>
        <w:t xml:space="preserve">and guidelines </w:t>
      </w:r>
      <w:r w:rsidR="002A6ECC" w:rsidRPr="009E61A6">
        <w:rPr>
          <w:rFonts w:ascii="Arial" w:hAnsi="Arial"/>
          <w:sz w:val="18"/>
          <w:szCs w:val="18"/>
        </w:rPr>
        <w:t>taught in class in order to produce high quality work.</w:t>
      </w:r>
      <w:r w:rsidRPr="009E61A6">
        <w:rPr>
          <w:rFonts w:ascii="Arial" w:hAnsi="Arial"/>
          <w:sz w:val="18"/>
          <w:szCs w:val="18"/>
        </w:rPr>
        <w:t xml:space="preserve"> Do not just focus on getting the program working.</w:t>
      </w:r>
      <w:r w:rsidR="002A6ECC" w:rsidRPr="009E61A6">
        <w:rPr>
          <w:rFonts w:ascii="Arial" w:hAnsi="Arial"/>
          <w:sz w:val="18"/>
          <w:szCs w:val="18"/>
        </w:rPr>
        <w:t xml:space="preserve"> </w:t>
      </w:r>
      <w:r w:rsidR="009E61A6" w:rsidRPr="009E61A6">
        <w:rPr>
          <w:rFonts w:ascii="Arial" w:hAnsi="Arial"/>
          <w:sz w:val="18"/>
          <w:szCs w:val="18"/>
        </w:rPr>
        <w:br/>
      </w:r>
      <w:r w:rsidRPr="009E61A6">
        <w:rPr>
          <w:rFonts w:ascii="Arial" w:hAnsi="Arial"/>
          <w:sz w:val="18"/>
          <w:szCs w:val="18"/>
        </w:rPr>
        <w:t>This</w:t>
      </w:r>
      <w:r w:rsidR="004354EB" w:rsidRPr="009E61A6">
        <w:rPr>
          <w:rFonts w:ascii="Arial" w:hAnsi="Arial"/>
          <w:sz w:val="18"/>
          <w:szCs w:val="18"/>
        </w:rPr>
        <w:t xml:space="preserve"> assessment rubric provides you with the characteristics of exemplary</w:t>
      </w:r>
      <w:r w:rsidR="00835847" w:rsidRPr="009E61A6">
        <w:rPr>
          <w:rFonts w:ascii="Arial" w:hAnsi="Arial"/>
          <w:sz w:val="18"/>
          <w:szCs w:val="18"/>
        </w:rPr>
        <w:t xml:space="preserve"> to very limited </w:t>
      </w:r>
      <w:r w:rsidR="004354EB" w:rsidRPr="009E61A6">
        <w:rPr>
          <w:rFonts w:ascii="Arial" w:hAnsi="Arial"/>
          <w:sz w:val="18"/>
          <w:szCs w:val="18"/>
        </w:rPr>
        <w:t>work in relation to task criteria.</w:t>
      </w:r>
    </w:p>
    <w:p w14:paraId="1A109275" w14:textId="77777777" w:rsidR="00CD6A63" w:rsidRPr="00FE1907" w:rsidRDefault="00CD6A63" w:rsidP="004400CA">
      <w:pPr>
        <w:jc w:val="both"/>
        <w:rPr>
          <w:rFonts w:ascii="Arial" w:hAnsi="Arial"/>
          <w:sz w:val="16"/>
          <w:szCs w:val="16"/>
        </w:rPr>
      </w:pPr>
    </w:p>
    <w:tbl>
      <w:tblPr>
        <w:tblStyle w:val="TableGrid"/>
        <w:tblW w:w="5000" w:type="pct"/>
        <w:tblLook w:val="04A0" w:firstRow="1" w:lastRow="0" w:firstColumn="1" w:lastColumn="0" w:noHBand="0" w:noVBand="1"/>
      </w:tblPr>
      <w:tblGrid>
        <w:gridCol w:w="1886"/>
        <w:gridCol w:w="2797"/>
        <w:gridCol w:w="2574"/>
        <w:gridCol w:w="2800"/>
        <w:gridCol w:w="2800"/>
        <w:gridCol w:w="2819"/>
      </w:tblGrid>
      <w:tr w:rsidR="00644DD8" w:rsidRPr="00FE1907" w14:paraId="6CB64CB7" w14:textId="77777777" w:rsidTr="009E61A6">
        <w:tc>
          <w:tcPr>
            <w:tcW w:w="602" w:type="pct"/>
            <w:vAlign w:val="center"/>
          </w:tcPr>
          <w:p w14:paraId="504986E2" w14:textId="77777777" w:rsidR="00644DD8" w:rsidRPr="00DB408D" w:rsidRDefault="00644DD8" w:rsidP="00B027BA">
            <w:pPr>
              <w:jc w:val="both"/>
              <w:rPr>
                <w:sz w:val="18"/>
                <w:szCs w:val="18"/>
              </w:rPr>
            </w:pPr>
            <w:r w:rsidRPr="00FE1907">
              <w:rPr>
                <w:rFonts w:ascii="Arial" w:hAnsi="Arial"/>
                <w:b/>
                <w:bCs/>
                <w:sz w:val="18"/>
                <w:szCs w:val="18"/>
              </w:rPr>
              <w:t>Criteria</w:t>
            </w:r>
          </w:p>
        </w:tc>
        <w:tc>
          <w:tcPr>
            <w:tcW w:w="892" w:type="pct"/>
            <w:vAlign w:val="center"/>
          </w:tcPr>
          <w:p w14:paraId="2FC87BE5" w14:textId="2926A7A6" w:rsidR="00644DD8" w:rsidRPr="00DB408D" w:rsidRDefault="00644DD8" w:rsidP="009E61A6">
            <w:pPr>
              <w:jc w:val="both"/>
              <w:rPr>
                <w:sz w:val="18"/>
                <w:szCs w:val="18"/>
              </w:rPr>
            </w:pPr>
            <w:r w:rsidRPr="00FE1907">
              <w:rPr>
                <w:rFonts w:ascii="Arial" w:hAnsi="Arial"/>
                <w:b/>
                <w:bCs/>
                <w:sz w:val="18"/>
                <w:szCs w:val="18"/>
              </w:rPr>
              <w:t>Exemplary (</w:t>
            </w:r>
            <w:r w:rsidR="009E61A6">
              <w:rPr>
                <w:rFonts w:ascii="Arial" w:hAnsi="Arial"/>
                <w:b/>
                <w:bCs/>
                <w:sz w:val="18"/>
                <w:szCs w:val="18"/>
              </w:rPr>
              <w:t>9, 10</w:t>
            </w:r>
            <w:r w:rsidRPr="00FE1907">
              <w:rPr>
                <w:rFonts w:ascii="Arial" w:hAnsi="Arial"/>
                <w:b/>
                <w:bCs/>
                <w:sz w:val="18"/>
                <w:szCs w:val="18"/>
              </w:rPr>
              <w:t>)</w:t>
            </w:r>
          </w:p>
        </w:tc>
        <w:tc>
          <w:tcPr>
            <w:tcW w:w="821" w:type="pct"/>
          </w:tcPr>
          <w:p w14:paraId="7C895D70" w14:textId="01F31A88" w:rsidR="00644DD8" w:rsidRPr="00DB408D" w:rsidRDefault="00644DD8" w:rsidP="009E61A6">
            <w:pPr>
              <w:jc w:val="both"/>
              <w:rPr>
                <w:b/>
                <w:bCs/>
                <w:sz w:val="18"/>
                <w:szCs w:val="18"/>
              </w:rPr>
            </w:pPr>
            <w:r w:rsidRPr="00FE1907">
              <w:rPr>
                <w:rFonts w:ascii="Arial" w:hAnsi="Arial"/>
                <w:b/>
                <w:bCs/>
                <w:sz w:val="18"/>
                <w:szCs w:val="18"/>
              </w:rPr>
              <w:t>Good (</w:t>
            </w:r>
            <w:r w:rsidR="009E61A6">
              <w:rPr>
                <w:rFonts w:ascii="Arial" w:hAnsi="Arial"/>
                <w:b/>
                <w:bCs/>
                <w:sz w:val="18"/>
                <w:szCs w:val="18"/>
              </w:rPr>
              <w:t>7, 8</w:t>
            </w:r>
            <w:r w:rsidRPr="00FE1907">
              <w:rPr>
                <w:rFonts w:ascii="Arial" w:hAnsi="Arial"/>
                <w:b/>
                <w:bCs/>
                <w:sz w:val="18"/>
                <w:szCs w:val="18"/>
              </w:rPr>
              <w:t>)</w:t>
            </w:r>
          </w:p>
        </w:tc>
        <w:tc>
          <w:tcPr>
            <w:tcW w:w="893" w:type="pct"/>
          </w:tcPr>
          <w:p w14:paraId="6AFDE15C" w14:textId="48F709DC" w:rsidR="00644DD8" w:rsidRPr="00DB408D" w:rsidRDefault="00C50C11" w:rsidP="009E61A6">
            <w:pPr>
              <w:jc w:val="both"/>
              <w:rPr>
                <w:b/>
                <w:bCs/>
                <w:sz w:val="18"/>
                <w:szCs w:val="18"/>
              </w:rPr>
            </w:pPr>
            <w:r w:rsidRPr="00FE1907">
              <w:rPr>
                <w:rFonts w:ascii="Arial" w:hAnsi="Arial"/>
                <w:b/>
                <w:bCs/>
                <w:sz w:val="18"/>
                <w:szCs w:val="18"/>
              </w:rPr>
              <w:t>Satisfactory</w:t>
            </w:r>
            <w:r w:rsidR="00644DD8" w:rsidRPr="00FE1907">
              <w:rPr>
                <w:rFonts w:ascii="Arial" w:hAnsi="Arial"/>
                <w:b/>
                <w:bCs/>
                <w:sz w:val="18"/>
                <w:szCs w:val="18"/>
              </w:rPr>
              <w:t xml:space="preserve"> (</w:t>
            </w:r>
            <w:r w:rsidR="009E61A6">
              <w:rPr>
                <w:rFonts w:ascii="Arial" w:hAnsi="Arial"/>
                <w:b/>
                <w:bCs/>
                <w:sz w:val="18"/>
                <w:szCs w:val="18"/>
              </w:rPr>
              <w:t>5, 6</w:t>
            </w:r>
            <w:r w:rsidR="00644DD8" w:rsidRPr="00FE1907">
              <w:rPr>
                <w:rFonts w:ascii="Arial" w:hAnsi="Arial"/>
                <w:b/>
                <w:bCs/>
                <w:sz w:val="18"/>
                <w:szCs w:val="18"/>
              </w:rPr>
              <w:t>)</w:t>
            </w:r>
          </w:p>
        </w:tc>
        <w:tc>
          <w:tcPr>
            <w:tcW w:w="893" w:type="pct"/>
            <w:vAlign w:val="center"/>
          </w:tcPr>
          <w:p w14:paraId="3945DA55" w14:textId="2AB2258A" w:rsidR="00644DD8" w:rsidRPr="00DB408D" w:rsidRDefault="00C50C11" w:rsidP="009E61A6">
            <w:pPr>
              <w:jc w:val="both"/>
              <w:rPr>
                <w:sz w:val="18"/>
                <w:szCs w:val="18"/>
              </w:rPr>
            </w:pPr>
            <w:r w:rsidRPr="00FE1907">
              <w:rPr>
                <w:rFonts w:ascii="Arial" w:hAnsi="Arial"/>
                <w:b/>
                <w:bCs/>
                <w:sz w:val="18"/>
                <w:szCs w:val="18"/>
              </w:rPr>
              <w:t>Limited</w:t>
            </w:r>
            <w:r w:rsidR="00644DD8" w:rsidRPr="00FE1907">
              <w:rPr>
                <w:rFonts w:ascii="Arial" w:hAnsi="Arial"/>
                <w:b/>
                <w:bCs/>
                <w:sz w:val="18"/>
                <w:szCs w:val="18"/>
              </w:rPr>
              <w:t xml:space="preserve"> (</w:t>
            </w:r>
            <w:r w:rsidR="009E61A6">
              <w:rPr>
                <w:rFonts w:ascii="Arial" w:hAnsi="Arial"/>
                <w:b/>
                <w:bCs/>
                <w:sz w:val="18"/>
                <w:szCs w:val="18"/>
              </w:rPr>
              <w:t>2, 3, 4</w:t>
            </w:r>
            <w:r w:rsidR="00644DD8" w:rsidRPr="00FE1907">
              <w:rPr>
                <w:rFonts w:ascii="Arial" w:hAnsi="Arial"/>
                <w:b/>
                <w:bCs/>
                <w:sz w:val="18"/>
                <w:szCs w:val="18"/>
              </w:rPr>
              <w:t>)</w:t>
            </w:r>
          </w:p>
        </w:tc>
        <w:tc>
          <w:tcPr>
            <w:tcW w:w="899" w:type="pct"/>
            <w:vAlign w:val="center"/>
          </w:tcPr>
          <w:p w14:paraId="47D5B610" w14:textId="0F56E678" w:rsidR="00644DD8" w:rsidRPr="00DB408D" w:rsidRDefault="00C50C11" w:rsidP="00B027BA">
            <w:pPr>
              <w:jc w:val="both"/>
              <w:rPr>
                <w:sz w:val="18"/>
                <w:szCs w:val="18"/>
              </w:rPr>
            </w:pPr>
            <w:r w:rsidRPr="00FE1907">
              <w:rPr>
                <w:rFonts w:ascii="Arial" w:hAnsi="Arial"/>
                <w:b/>
                <w:bCs/>
                <w:sz w:val="18"/>
                <w:szCs w:val="18"/>
              </w:rPr>
              <w:t>Very Limited</w:t>
            </w:r>
            <w:r w:rsidR="00644DD8" w:rsidRPr="00FE1907">
              <w:rPr>
                <w:rFonts w:ascii="Arial" w:hAnsi="Arial"/>
                <w:b/>
                <w:bCs/>
                <w:sz w:val="18"/>
                <w:szCs w:val="18"/>
              </w:rPr>
              <w:t xml:space="preserve"> (0</w:t>
            </w:r>
            <w:r w:rsidR="009E61A6">
              <w:rPr>
                <w:rFonts w:ascii="Arial" w:hAnsi="Arial"/>
                <w:b/>
                <w:bCs/>
                <w:sz w:val="18"/>
                <w:szCs w:val="18"/>
              </w:rPr>
              <w:t>, 1</w:t>
            </w:r>
            <w:r w:rsidR="00644DD8" w:rsidRPr="00FE1907">
              <w:rPr>
                <w:rFonts w:ascii="Arial" w:hAnsi="Arial"/>
                <w:b/>
                <w:bCs/>
                <w:sz w:val="18"/>
                <w:szCs w:val="18"/>
              </w:rPr>
              <w:t>)</w:t>
            </w:r>
          </w:p>
        </w:tc>
      </w:tr>
      <w:tr w:rsidR="00B52DC0" w:rsidRPr="00FE1907" w14:paraId="71CCB424" w14:textId="77777777" w:rsidTr="009E61A6">
        <w:tc>
          <w:tcPr>
            <w:tcW w:w="602" w:type="pct"/>
          </w:tcPr>
          <w:p w14:paraId="28A9FE92" w14:textId="77777777" w:rsidR="00B52DC0" w:rsidRPr="00DB408D" w:rsidRDefault="00B52DC0" w:rsidP="005334D2">
            <w:pPr>
              <w:rPr>
                <w:b/>
                <w:sz w:val="18"/>
                <w:szCs w:val="18"/>
              </w:rPr>
            </w:pPr>
            <w:r w:rsidRPr="00DB408D">
              <w:rPr>
                <w:rFonts w:ascii="Arial" w:hAnsi="Arial" w:cs="Arial"/>
                <w:b/>
                <w:sz w:val="18"/>
                <w:szCs w:val="18"/>
                <w:u w:val="single"/>
              </w:rPr>
              <w:t xml:space="preserve">Planning </w:t>
            </w:r>
            <w:r w:rsidRPr="00FE1907">
              <w:rPr>
                <w:rFonts w:ascii="Arial" w:hAnsi="Arial"/>
                <w:b/>
                <w:sz w:val="18"/>
                <w:szCs w:val="18"/>
              </w:rPr>
              <w:br/>
              <w:t xml:space="preserve">Pseudocode for algorithms </w:t>
            </w:r>
          </w:p>
        </w:tc>
        <w:tc>
          <w:tcPr>
            <w:tcW w:w="892" w:type="pct"/>
          </w:tcPr>
          <w:p w14:paraId="0A2DBA0A" w14:textId="42A791B7" w:rsidR="00B52DC0" w:rsidRPr="009E61A6" w:rsidRDefault="00B52DC0" w:rsidP="007140FA">
            <w:pPr>
              <w:rPr>
                <w:sz w:val="17"/>
                <w:szCs w:val="17"/>
              </w:rPr>
            </w:pPr>
            <w:r w:rsidRPr="009E61A6">
              <w:rPr>
                <w:rFonts w:ascii="Arial" w:hAnsi="Arial"/>
                <w:sz w:val="17"/>
                <w:szCs w:val="17"/>
              </w:rPr>
              <w:t>Clear, well-formatted, consistent and accurate pseudocode that completely and correctly solves the problem, for two functions.</w:t>
            </w:r>
          </w:p>
        </w:tc>
        <w:tc>
          <w:tcPr>
            <w:tcW w:w="821" w:type="pct"/>
            <w:vMerge w:val="restart"/>
            <w:vAlign w:val="center"/>
          </w:tcPr>
          <w:p w14:paraId="726AC9A5" w14:textId="699FAF1F" w:rsidR="00B52DC0" w:rsidRPr="009E61A6" w:rsidRDefault="00B52DC0" w:rsidP="00382B3B">
            <w:pPr>
              <w:jc w:val="center"/>
              <w:rPr>
                <w:bCs/>
                <w:sz w:val="17"/>
                <w:szCs w:val="17"/>
                <w:lang w:val="en-US"/>
              </w:rPr>
            </w:pPr>
            <w:r w:rsidRPr="009E61A6">
              <w:rPr>
                <w:rFonts w:ascii="Arial" w:hAnsi="Arial"/>
                <w:bCs/>
                <w:sz w:val="17"/>
                <w:szCs w:val="17"/>
                <w:lang w:val="en-US"/>
              </w:rPr>
              <w:t xml:space="preserve">Exhibits aspects of exemplary (left) and </w:t>
            </w:r>
            <w:r w:rsidR="00382B3B" w:rsidRPr="009E61A6">
              <w:rPr>
                <w:rFonts w:ascii="Arial" w:hAnsi="Arial"/>
                <w:bCs/>
                <w:sz w:val="17"/>
                <w:szCs w:val="17"/>
                <w:lang w:val="en-US"/>
              </w:rPr>
              <w:t>satisfactory</w:t>
            </w:r>
            <w:r w:rsidRPr="009E61A6">
              <w:rPr>
                <w:rFonts w:ascii="Arial" w:hAnsi="Arial"/>
                <w:bCs/>
                <w:sz w:val="17"/>
                <w:szCs w:val="17"/>
                <w:lang w:val="en-US"/>
              </w:rPr>
              <w:t xml:space="preserve"> (right)</w:t>
            </w:r>
          </w:p>
        </w:tc>
        <w:tc>
          <w:tcPr>
            <w:tcW w:w="893" w:type="pct"/>
          </w:tcPr>
          <w:p w14:paraId="3A375BC1" w14:textId="3CD27F4F" w:rsidR="00B52DC0" w:rsidRPr="009E61A6" w:rsidRDefault="00B52DC0" w:rsidP="007140FA">
            <w:pPr>
              <w:rPr>
                <w:b/>
                <w:sz w:val="17"/>
                <w:szCs w:val="17"/>
              </w:rPr>
            </w:pPr>
            <w:r w:rsidRPr="009E61A6">
              <w:rPr>
                <w:rFonts w:ascii="Arial" w:hAnsi="Arial"/>
                <w:bCs/>
                <w:sz w:val="17"/>
                <w:szCs w:val="17"/>
                <w:lang w:val="en-US"/>
              </w:rPr>
              <w:t>Some but not many problems (e.g. an incomplete solution, inconsistent use of terms, inaccurate formatting, not for two functions).</w:t>
            </w:r>
          </w:p>
        </w:tc>
        <w:tc>
          <w:tcPr>
            <w:tcW w:w="893" w:type="pct"/>
            <w:vMerge w:val="restart"/>
            <w:vAlign w:val="center"/>
          </w:tcPr>
          <w:p w14:paraId="13323BC2" w14:textId="168B8876" w:rsidR="00B52DC0" w:rsidRPr="009E61A6" w:rsidRDefault="00B52DC0" w:rsidP="00382B3B">
            <w:pPr>
              <w:jc w:val="center"/>
              <w:rPr>
                <w:sz w:val="17"/>
                <w:szCs w:val="17"/>
              </w:rPr>
            </w:pPr>
            <w:r w:rsidRPr="009E61A6">
              <w:rPr>
                <w:rFonts w:ascii="Arial" w:hAnsi="Arial"/>
                <w:bCs/>
                <w:sz w:val="17"/>
                <w:szCs w:val="17"/>
                <w:lang w:val="en-US"/>
              </w:rPr>
              <w:t xml:space="preserve">Exhibits aspects of </w:t>
            </w:r>
            <w:r w:rsidR="00382B3B" w:rsidRPr="009E61A6">
              <w:rPr>
                <w:rFonts w:ascii="Arial" w:hAnsi="Arial"/>
                <w:bCs/>
                <w:sz w:val="17"/>
                <w:szCs w:val="17"/>
                <w:lang w:val="en-US"/>
              </w:rPr>
              <w:t xml:space="preserve">satisfactory </w:t>
            </w:r>
            <w:r w:rsidRPr="009E61A6">
              <w:rPr>
                <w:rFonts w:ascii="Arial" w:hAnsi="Arial"/>
                <w:bCs/>
                <w:sz w:val="17"/>
                <w:szCs w:val="17"/>
                <w:lang w:val="en-US"/>
              </w:rPr>
              <w:t xml:space="preserve">(left) and </w:t>
            </w:r>
            <w:r w:rsidR="00382B3B" w:rsidRPr="009E61A6">
              <w:rPr>
                <w:rFonts w:ascii="Arial" w:hAnsi="Arial"/>
                <w:bCs/>
                <w:sz w:val="17"/>
                <w:szCs w:val="17"/>
                <w:lang w:val="en-US"/>
              </w:rPr>
              <w:t>very limited</w:t>
            </w:r>
            <w:r w:rsidRPr="009E61A6">
              <w:rPr>
                <w:rFonts w:ascii="Arial" w:hAnsi="Arial"/>
                <w:bCs/>
                <w:sz w:val="17"/>
                <w:szCs w:val="17"/>
                <w:lang w:val="en-US"/>
              </w:rPr>
              <w:t xml:space="preserve"> (right)</w:t>
            </w:r>
          </w:p>
        </w:tc>
        <w:tc>
          <w:tcPr>
            <w:tcW w:w="899" w:type="pct"/>
          </w:tcPr>
          <w:p w14:paraId="5A75BC7B" w14:textId="144875F6" w:rsidR="00B52DC0" w:rsidRPr="009E61A6" w:rsidRDefault="00B52DC0" w:rsidP="005334D2">
            <w:pPr>
              <w:rPr>
                <w:sz w:val="17"/>
                <w:szCs w:val="17"/>
              </w:rPr>
            </w:pPr>
            <w:r w:rsidRPr="009E61A6">
              <w:rPr>
                <w:rFonts w:ascii="Arial" w:hAnsi="Arial"/>
                <w:sz w:val="17"/>
                <w:szCs w:val="17"/>
              </w:rPr>
              <w:t>Very many problems or pseudocode not done.</w:t>
            </w:r>
          </w:p>
        </w:tc>
      </w:tr>
      <w:tr w:rsidR="00B52DC0" w:rsidRPr="00DB408D" w14:paraId="0094008C" w14:textId="77777777" w:rsidTr="009E61A6">
        <w:tc>
          <w:tcPr>
            <w:tcW w:w="602" w:type="pct"/>
          </w:tcPr>
          <w:p w14:paraId="5527B3C6" w14:textId="77777777" w:rsidR="00B52DC0" w:rsidRPr="00DB408D" w:rsidRDefault="00B52DC0" w:rsidP="005334D2">
            <w:pPr>
              <w:rPr>
                <w:rFonts w:ascii="Arial" w:hAnsi="Arial" w:cs="Arial"/>
                <w:b/>
                <w:sz w:val="18"/>
                <w:szCs w:val="18"/>
                <w:u w:val="single"/>
              </w:rPr>
            </w:pPr>
            <w:r w:rsidRPr="00DB408D">
              <w:rPr>
                <w:rFonts w:ascii="Arial" w:hAnsi="Arial" w:cs="Arial"/>
                <w:b/>
                <w:sz w:val="18"/>
                <w:szCs w:val="18"/>
                <w:u w:val="single"/>
              </w:rPr>
              <w:t>Program Execution</w:t>
            </w:r>
            <w:r w:rsidRPr="00DB408D" w:rsidDel="00F57A20">
              <w:rPr>
                <w:rFonts w:ascii="Arial" w:hAnsi="Arial" w:cs="Arial"/>
                <w:b/>
                <w:sz w:val="18"/>
                <w:szCs w:val="18"/>
                <w:u w:val="single"/>
              </w:rPr>
              <w:t xml:space="preserve"> </w:t>
            </w:r>
          </w:p>
          <w:p w14:paraId="6F28A5F1" w14:textId="61CB5273" w:rsidR="00B52DC0" w:rsidRPr="00DB408D" w:rsidRDefault="00B52DC0" w:rsidP="00922129">
            <w:pPr>
              <w:rPr>
                <w:b/>
                <w:sz w:val="18"/>
                <w:szCs w:val="18"/>
              </w:rPr>
            </w:pPr>
            <w:r w:rsidRPr="00FE1907">
              <w:rPr>
                <w:rFonts w:ascii="Arial" w:hAnsi="Arial"/>
                <w:b/>
                <w:sz w:val="18"/>
                <w:szCs w:val="18"/>
              </w:rPr>
              <w:t>Correctness</w:t>
            </w:r>
            <w:r w:rsidRPr="00FE1907">
              <w:rPr>
                <w:rFonts w:ascii="Arial" w:hAnsi="Arial"/>
                <w:b/>
                <w:sz w:val="18"/>
                <w:szCs w:val="18"/>
              </w:rPr>
              <w:br/>
            </w:r>
            <w:r w:rsidRPr="00FE1907">
              <w:rPr>
                <w:rFonts w:ascii="Arial" w:hAnsi="Arial"/>
                <w:b/>
                <w:i/>
                <w:sz w:val="18"/>
                <w:szCs w:val="18"/>
              </w:rPr>
              <w:t xml:space="preserve">Worth double </w:t>
            </w:r>
          </w:p>
        </w:tc>
        <w:tc>
          <w:tcPr>
            <w:tcW w:w="892" w:type="pct"/>
          </w:tcPr>
          <w:p w14:paraId="28FE7FF7" w14:textId="267CA84C" w:rsidR="00B52DC0" w:rsidRPr="009E61A6" w:rsidRDefault="00B52DC0" w:rsidP="00D42EBA">
            <w:pPr>
              <w:rPr>
                <w:sz w:val="17"/>
                <w:szCs w:val="17"/>
              </w:rPr>
            </w:pPr>
            <w:r w:rsidRPr="009E61A6">
              <w:rPr>
                <w:rFonts w:ascii="Arial" w:hAnsi="Arial"/>
                <w:sz w:val="17"/>
                <w:szCs w:val="17"/>
              </w:rPr>
              <w:t>Program works correctly for all functionality required.</w:t>
            </w:r>
          </w:p>
        </w:tc>
        <w:tc>
          <w:tcPr>
            <w:tcW w:w="821" w:type="pct"/>
            <w:vMerge/>
          </w:tcPr>
          <w:p w14:paraId="3388ECCF" w14:textId="77777777" w:rsidR="00B52DC0" w:rsidRPr="009E61A6" w:rsidRDefault="00B52DC0" w:rsidP="00D42EBA">
            <w:pPr>
              <w:rPr>
                <w:sz w:val="17"/>
                <w:szCs w:val="17"/>
              </w:rPr>
            </w:pPr>
          </w:p>
        </w:tc>
        <w:tc>
          <w:tcPr>
            <w:tcW w:w="893" w:type="pct"/>
          </w:tcPr>
          <w:p w14:paraId="2710317E" w14:textId="0BD8160C" w:rsidR="00B52DC0" w:rsidRPr="009E61A6" w:rsidRDefault="00B52DC0" w:rsidP="00644DD8">
            <w:pPr>
              <w:rPr>
                <w:b/>
                <w:sz w:val="17"/>
                <w:szCs w:val="17"/>
              </w:rPr>
            </w:pPr>
            <w:r w:rsidRPr="009E61A6">
              <w:rPr>
                <w:rFonts w:ascii="Arial" w:hAnsi="Arial"/>
                <w:sz w:val="17"/>
                <w:szCs w:val="17"/>
              </w:rPr>
              <w:t>Program mostly works correctly for most functionality, but there is/are some required aspects missing or that have problems.</w:t>
            </w:r>
          </w:p>
        </w:tc>
        <w:tc>
          <w:tcPr>
            <w:tcW w:w="893" w:type="pct"/>
            <w:vMerge/>
          </w:tcPr>
          <w:p w14:paraId="33D9FE4B" w14:textId="7665B4B9" w:rsidR="00B52DC0" w:rsidRPr="009E61A6" w:rsidRDefault="00B52DC0" w:rsidP="00D42EBA">
            <w:pPr>
              <w:rPr>
                <w:sz w:val="17"/>
                <w:szCs w:val="17"/>
              </w:rPr>
            </w:pPr>
          </w:p>
        </w:tc>
        <w:tc>
          <w:tcPr>
            <w:tcW w:w="899" w:type="pct"/>
          </w:tcPr>
          <w:p w14:paraId="2FFFBA1F" w14:textId="5BE1ADAB" w:rsidR="00B52DC0" w:rsidRPr="009E61A6" w:rsidRDefault="00B52DC0" w:rsidP="00D42EBA">
            <w:pPr>
              <w:rPr>
                <w:sz w:val="17"/>
                <w:szCs w:val="17"/>
              </w:rPr>
            </w:pPr>
            <w:r w:rsidRPr="009E61A6">
              <w:rPr>
                <w:rFonts w:ascii="Arial" w:hAnsi="Arial"/>
                <w:sz w:val="17"/>
                <w:szCs w:val="17"/>
              </w:rPr>
              <w:t>Program works incorrectly for all functionality required.</w:t>
            </w:r>
          </w:p>
        </w:tc>
      </w:tr>
      <w:tr w:rsidR="00B52DC0" w:rsidRPr="00DB408D" w14:paraId="307AC249" w14:textId="77777777" w:rsidTr="009E61A6">
        <w:tc>
          <w:tcPr>
            <w:tcW w:w="602" w:type="pct"/>
          </w:tcPr>
          <w:p w14:paraId="48E5A0B3" w14:textId="77777777" w:rsidR="00B52DC0" w:rsidRPr="00FE1907" w:rsidRDefault="00B52DC0" w:rsidP="005334D2">
            <w:pPr>
              <w:rPr>
                <w:rFonts w:ascii="Arial" w:hAnsi="Arial"/>
                <w:b/>
                <w:sz w:val="18"/>
                <w:szCs w:val="18"/>
              </w:rPr>
            </w:pPr>
            <w:r w:rsidRPr="00FE1907">
              <w:rPr>
                <w:rFonts w:ascii="Arial" w:hAnsi="Arial"/>
                <w:b/>
                <w:sz w:val="18"/>
                <w:szCs w:val="18"/>
              </w:rPr>
              <w:t>Error checking</w:t>
            </w:r>
            <w:r w:rsidRPr="00FE1907" w:rsidDel="00F57A20">
              <w:rPr>
                <w:rFonts w:ascii="Arial" w:hAnsi="Arial"/>
                <w:b/>
                <w:sz w:val="18"/>
                <w:szCs w:val="18"/>
              </w:rPr>
              <w:t xml:space="preserve"> </w:t>
            </w:r>
          </w:p>
          <w:p w14:paraId="2C52C274" w14:textId="77777777" w:rsidR="00B52DC0" w:rsidRPr="00FE1907" w:rsidRDefault="00B52DC0" w:rsidP="005334D2">
            <w:pPr>
              <w:tabs>
                <w:tab w:val="center" w:pos="4320"/>
                <w:tab w:val="right" w:pos="8640"/>
              </w:tabs>
              <w:rPr>
                <w:rFonts w:ascii="Arial" w:hAnsi="Arial"/>
                <w:b/>
                <w:sz w:val="18"/>
                <w:szCs w:val="18"/>
              </w:rPr>
            </w:pPr>
          </w:p>
          <w:p w14:paraId="7DFAAFC2" w14:textId="77777777" w:rsidR="00B52DC0" w:rsidRPr="00DB408D" w:rsidRDefault="00B52DC0" w:rsidP="005334D2">
            <w:pPr>
              <w:tabs>
                <w:tab w:val="center" w:pos="4320"/>
                <w:tab w:val="right" w:pos="8640"/>
              </w:tabs>
              <w:rPr>
                <w:b/>
                <w:sz w:val="18"/>
                <w:szCs w:val="18"/>
              </w:rPr>
            </w:pPr>
          </w:p>
        </w:tc>
        <w:tc>
          <w:tcPr>
            <w:tcW w:w="892" w:type="pct"/>
          </w:tcPr>
          <w:p w14:paraId="44786919" w14:textId="3F1586EB" w:rsidR="00B52DC0" w:rsidRPr="009E61A6" w:rsidRDefault="00B52DC0" w:rsidP="00D42EBA">
            <w:pPr>
              <w:rPr>
                <w:sz w:val="17"/>
                <w:szCs w:val="17"/>
              </w:rPr>
            </w:pPr>
            <w:r w:rsidRPr="009E61A6">
              <w:rPr>
                <w:rFonts w:ascii="Arial" w:hAnsi="Arial"/>
                <w:sz w:val="17"/>
                <w:szCs w:val="17"/>
              </w:rPr>
              <w:t>Invalid inputs are handled well using exceptions and control logic as instructed, for all user inputs.</w:t>
            </w:r>
          </w:p>
        </w:tc>
        <w:tc>
          <w:tcPr>
            <w:tcW w:w="821" w:type="pct"/>
            <w:vMerge/>
          </w:tcPr>
          <w:p w14:paraId="1C854F70" w14:textId="77777777" w:rsidR="00B52DC0" w:rsidRPr="009E61A6" w:rsidRDefault="00B52DC0" w:rsidP="00D42EBA">
            <w:pPr>
              <w:rPr>
                <w:sz w:val="17"/>
                <w:szCs w:val="17"/>
              </w:rPr>
            </w:pPr>
          </w:p>
        </w:tc>
        <w:tc>
          <w:tcPr>
            <w:tcW w:w="893" w:type="pct"/>
          </w:tcPr>
          <w:p w14:paraId="589054E1" w14:textId="54F30F42" w:rsidR="00B52DC0" w:rsidRPr="009E61A6" w:rsidRDefault="00B52DC0" w:rsidP="00644DD8">
            <w:pPr>
              <w:rPr>
                <w:b/>
                <w:sz w:val="17"/>
                <w:szCs w:val="17"/>
              </w:rPr>
            </w:pPr>
            <w:r w:rsidRPr="009E61A6">
              <w:rPr>
                <w:rFonts w:ascii="Arial" w:hAnsi="Arial"/>
                <w:sz w:val="17"/>
                <w:szCs w:val="17"/>
              </w:rPr>
              <w:t>Invalid inputs are mostly handled correctly as instructed, but there is/are some problem(s), e.g. exceptions not well used.</w:t>
            </w:r>
          </w:p>
        </w:tc>
        <w:tc>
          <w:tcPr>
            <w:tcW w:w="893" w:type="pct"/>
            <w:vMerge/>
          </w:tcPr>
          <w:p w14:paraId="663B73E1" w14:textId="748B217C" w:rsidR="00B52DC0" w:rsidRPr="009E61A6" w:rsidRDefault="00B52DC0" w:rsidP="00D42EBA">
            <w:pPr>
              <w:rPr>
                <w:sz w:val="17"/>
                <w:szCs w:val="17"/>
              </w:rPr>
            </w:pPr>
          </w:p>
        </w:tc>
        <w:tc>
          <w:tcPr>
            <w:tcW w:w="899" w:type="pct"/>
          </w:tcPr>
          <w:p w14:paraId="5B78484E" w14:textId="2A6BFC52" w:rsidR="00B52DC0" w:rsidRPr="009E61A6" w:rsidRDefault="00B52DC0" w:rsidP="005334D2">
            <w:pPr>
              <w:rPr>
                <w:sz w:val="17"/>
                <w:szCs w:val="17"/>
              </w:rPr>
            </w:pPr>
            <w:r w:rsidRPr="009E61A6">
              <w:rPr>
                <w:rFonts w:ascii="Arial" w:hAnsi="Arial"/>
                <w:sz w:val="17"/>
                <w:szCs w:val="17"/>
              </w:rPr>
              <w:t>Error checking is not done or is very poorly attempted.</w:t>
            </w:r>
          </w:p>
        </w:tc>
      </w:tr>
      <w:tr w:rsidR="00B52DC0" w:rsidRPr="00FE1907" w14:paraId="4C34C942" w14:textId="77777777" w:rsidTr="009E61A6">
        <w:tc>
          <w:tcPr>
            <w:tcW w:w="602" w:type="pct"/>
          </w:tcPr>
          <w:p w14:paraId="707C3E36" w14:textId="77777777" w:rsidR="00B52DC0" w:rsidRPr="00DB408D" w:rsidRDefault="00B52DC0" w:rsidP="005334D2">
            <w:pPr>
              <w:rPr>
                <w:b/>
                <w:sz w:val="18"/>
                <w:szCs w:val="18"/>
              </w:rPr>
            </w:pPr>
            <w:r w:rsidRPr="00FE1907">
              <w:rPr>
                <w:rFonts w:ascii="Arial" w:hAnsi="Arial"/>
                <w:b/>
                <w:sz w:val="18"/>
                <w:szCs w:val="18"/>
              </w:rPr>
              <w:t>Similarity to sample output (including all formatting)</w:t>
            </w:r>
          </w:p>
        </w:tc>
        <w:tc>
          <w:tcPr>
            <w:tcW w:w="892" w:type="pct"/>
          </w:tcPr>
          <w:p w14:paraId="5FF43A12" w14:textId="427EF84E" w:rsidR="00B52DC0" w:rsidRPr="009E61A6" w:rsidRDefault="00B52DC0" w:rsidP="00FD451E">
            <w:pPr>
              <w:rPr>
                <w:b/>
                <w:sz w:val="17"/>
                <w:szCs w:val="17"/>
              </w:rPr>
            </w:pPr>
            <w:r w:rsidRPr="009E61A6">
              <w:rPr>
                <w:rFonts w:ascii="Arial" w:hAnsi="Arial"/>
                <w:sz w:val="17"/>
                <w:szCs w:val="17"/>
              </w:rPr>
              <w:t>All outputs match sample output perfectly, or only one minor difference, e.g. wording, spacing.</w:t>
            </w:r>
          </w:p>
        </w:tc>
        <w:tc>
          <w:tcPr>
            <w:tcW w:w="821" w:type="pct"/>
            <w:vMerge/>
          </w:tcPr>
          <w:p w14:paraId="19626B13" w14:textId="77777777" w:rsidR="00B52DC0" w:rsidRPr="009E61A6" w:rsidRDefault="00B52DC0" w:rsidP="00FD451E">
            <w:pPr>
              <w:rPr>
                <w:sz w:val="17"/>
                <w:szCs w:val="17"/>
              </w:rPr>
            </w:pPr>
          </w:p>
        </w:tc>
        <w:tc>
          <w:tcPr>
            <w:tcW w:w="893" w:type="pct"/>
          </w:tcPr>
          <w:p w14:paraId="2C33AF09" w14:textId="34B0ADA7" w:rsidR="00B52DC0" w:rsidRPr="009E61A6" w:rsidRDefault="00B52DC0" w:rsidP="00FD451E">
            <w:pPr>
              <w:rPr>
                <w:b/>
                <w:sz w:val="17"/>
                <w:szCs w:val="17"/>
              </w:rPr>
            </w:pPr>
            <w:r w:rsidRPr="009E61A6">
              <w:rPr>
                <w:rFonts w:ascii="Arial" w:hAnsi="Arial"/>
                <w:sz w:val="17"/>
                <w:szCs w:val="17"/>
              </w:rPr>
              <w:t>Multiple differences (e.g. typos, spacing, formatting) in program output compared to sample output.</w:t>
            </w:r>
          </w:p>
        </w:tc>
        <w:tc>
          <w:tcPr>
            <w:tcW w:w="893" w:type="pct"/>
            <w:vMerge/>
          </w:tcPr>
          <w:p w14:paraId="2F44258D" w14:textId="78C01396" w:rsidR="00B52DC0" w:rsidRPr="009E61A6" w:rsidRDefault="00B52DC0" w:rsidP="00D42EBA">
            <w:pPr>
              <w:rPr>
                <w:b/>
                <w:sz w:val="17"/>
                <w:szCs w:val="17"/>
              </w:rPr>
            </w:pPr>
          </w:p>
        </w:tc>
        <w:tc>
          <w:tcPr>
            <w:tcW w:w="899" w:type="pct"/>
          </w:tcPr>
          <w:p w14:paraId="06A6E891" w14:textId="7902B874" w:rsidR="00B52DC0" w:rsidRPr="009E61A6" w:rsidRDefault="00B52DC0" w:rsidP="00FD451E">
            <w:pPr>
              <w:rPr>
                <w:sz w:val="17"/>
                <w:szCs w:val="17"/>
              </w:rPr>
            </w:pPr>
            <w:r w:rsidRPr="009E61A6">
              <w:rPr>
                <w:rFonts w:ascii="Arial" w:hAnsi="Arial"/>
                <w:sz w:val="17"/>
                <w:szCs w:val="17"/>
              </w:rPr>
              <w:t>No reasonable attempt made to match sample output. Very many differences.</w:t>
            </w:r>
          </w:p>
        </w:tc>
      </w:tr>
      <w:tr w:rsidR="00B52DC0" w:rsidRPr="00DB408D" w14:paraId="25FA2166" w14:textId="77777777" w:rsidTr="009E61A6">
        <w:tc>
          <w:tcPr>
            <w:tcW w:w="602" w:type="pct"/>
          </w:tcPr>
          <w:p w14:paraId="2019C6DD" w14:textId="77777777" w:rsidR="00B52DC0" w:rsidRPr="00DB408D" w:rsidRDefault="00B52DC0" w:rsidP="005334D2">
            <w:pPr>
              <w:rPr>
                <w:b/>
                <w:sz w:val="18"/>
                <w:szCs w:val="18"/>
              </w:rPr>
            </w:pPr>
            <w:r w:rsidRPr="00DB408D">
              <w:rPr>
                <w:rFonts w:ascii="Arial" w:hAnsi="Arial" w:cs="Arial"/>
                <w:b/>
                <w:sz w:val="18"/>
                <w:szCs w:val="18"/>
                <w:u w:val="single"/>
              </w:rPr>
              <w:t>Quality of Code</w:t>
            </w:r>
            <w:r w:rsidRPr="00FE1907">
              <w:rPr>
                <w:rFonts w:ascii="Arial" w:hAnsi="Arial"/>
                <w:b/>
                <w:sz w:val="18"/>
                <w:szCs w:val="18"/>
              </w:rPr>
              <w:br/>
              <w:t>Identifier naming</w:t>
            </w:r>
          </w:p>
        </w:tc>
        <w:tc>
          <w:tcPr>
            <w:tcW w:w="892" w:type="pct"/>
          </w:tcPr>
          <w:p w14:paraId="40AC2611" w14:textId="77777777" w:rsidR="00B52DC0" w:rsidRPr="009E61A6" w:rsidRDefault="00B52DC0" w:rsidP="005334D2">
            <w:pPr>
              <w:rPr>
                <w:sz w:val="17"/>
                <w:szCs w:val="17"/>
              </w:rPr>
            </w:pPr>
            <w:r w:rsidRPr="009E61A6">
              <w:rPr>
                <w:rFonts w:ascii="Arial" w:hAnsi="Arial"/>
                <w:sz w:val="17"/>
                <w:szCs w:val="17"/>
              </w:rPr>
              <w:t>All function, variable and constant names are appropriate, meaningful and consistent.</w:t>
            </w:r>
          </w:p>
        </w:tc>
        <w:tc>
          <w:tcPr>
            <w:tcW w:w="821" w:type="pct"/>
            <w:vMerge/>
          </w:tcPr>
          <w:p w14:paraId="2CF34136" w14:textId="77777777" w:rsidR="00B52DC0" w:rsidRPr="009E61A6" w:rsidRDefault="00B52DC0" w:rsidP="005334D2">
            <w:pPr>
              <w:rPr>
                <w:sz w:val="17"/>
                <w:szCs w:val="17"/>
              </w:rPr>
            </w:pPr>
          </w:p>
        </w:tc>
        <w:tc>
          <w:tcPr>
            <w:tcW w:w="893" w:type="pct"/>
          </w:tcPr>
          <w:p w14:paraId="784DF4F2" w14:textId="4611637A" w:rsidR="00B52DC0" w:rsidRPr="009E61A6" w:rsidRDefault="00B52DC0" w:rsidP="005334D2">
            <w:pPr>
              <w:rPr>
                <w:sz w:val="17"/>
                <w:szCs w:val="17"/>
              </w:rPr>
            </w:pPr>
            <w:r w:rsidRPr="009E61A6">
              <w:rPr>
                <w:rFonts w:ascii="Arial" w:hAnsi="Arial"/>
                <w:sz w:val="17"/>
                <w:szCs w:val="17"/>
              </w:rPr>
              <w:t>Multiple function, variable or constant names are not appropriate, meaningful or consistent.</w:t>
            </w:r>
          </w:p>
        </w:tc>
        <w:tc>
          <w:tcPr>
            <w:tcW w:w="893" w:type="pct"/>
            <w:vMerge/>
          </w:tcPr>
          <w:p w14:paraId="734BE040" w14:textId="427FA455" w:rsidR="00B52DC0" w:rsidRPr="009E61A6" w:rsidRDefault="00B52DC0" w:rsidP="00D42EBA">
            <w:pPr>
              <w:rPr>
                <w:sz w:val="17"/>
                <w:szCs w:val="17"/>
              </w:rPr>
            </w:pPr>
          </w:p>
        </w:tc>
        <w:tc>
          <w:tcPr>
            <w:tcW w:w="899" w:type="pct"/>
          </w:tcPr>
          <w:p w14:paraId="759666FE" w14:textId="70B855D9" w:rsidR="00B52DC0" w:rsidRPr="009E61A6" w:rsidRDefault="00B52DC0" w:rsidP="005334D2">
            <w:pPr>
              <w:rPr>
                <w:sz w:val="17"/>
                <w:szCs w:val="17"/>
              </w:rPr>
            </w:pPr>
            <w:r w:rsidRPr="009E61A6">
              <w:rPr>
                <w:rFonts w:ascii="Arial" w:hAnsi="Arial"/>
                <w:sz w:val="17"/>
                <w:szCs w:val="17"/>
              </w:rPr>
              <w:t>Many function, variable or constant names are not appropriate, meaningful or consistent.</w:t>
            </w:r>
          </w:p>
        </w:tc>
      </w:tr>
      <w:tr w:rsidR="00B52DC0" w:rsidRPr="00DB408D" w14:paraId="04C4FAEF" w14:textId="77777777" w:rsidTr="009E61A6">
        <w:tc>
          <w:tcPr>
            <w:tcW w:w="602" w:type="pct"/>
          </w:tcPr>
          <w:p w14:paraId="07E01B1A" w14:textId="77777777" w:rsidR="00B52DC0" w:rsidRPr="00DB408D" w:rsidRDefault="00B52DC0" w:rsidP="005334D2">
            <w:pPr>
              <w:rPr>
                <w:b/>
                <w:sz w:val="18"/>
                <w:szCs w:val="18"/>
              </w:rPr>
            </w:pPr>
            <w:r w:rsidRPr="00FE1907">
              <w:rPr>
                <w:rFonts w:ascii="Arial" w:hAnsi="Arial"/>
                <w:b/>
                <w:sz w:val="18"/>
                <w:szCs w:val="18"/>
              </w:rPr>
              <w:t>Use of code constructs</w:t>
            </w:r>
          </w:p>
        </w:tc>
        <w:tc>
          <w:tcPr>
            <w:tcW w:w="892" w:type="pct"/>
          </w:tcPr>
          <w:p w14:paraId="2F9A2FAC" w14:textId="266F3E25" w:rsidR="00B52DC0" w:rsidRPr="009E61A6" w:rsidRDefault="00B52DC0" w:rsidP="002A762F">
            <w:pPr>
              <w:rPr>
                <w:sz w:val="17"/>
                <w:szCs w:val="17"/>
              </w:rPr>
            </w:pPr>
            <w:r w:rsidRPr="009E61A6">
              <w:rPr>
                <w:rFonts w:ascii="Arial" w:hAnsi="Arial"/>
                <w:sz w:val="17"/>
                <w:szCs w:val="17"/>
              </w:rPr>
              <w:t>Appropriate and efficient code use, including good logical choices for data structures and loops, good use of constants, etc.</w:t>
            </w:r>
          </w:p>
        </w:tc>
        <w:tc>
          <w:tcPr>
            <w:tcW w:w="821" w:type="pct"/>
            <w:vMerge/>
          </w:tcPr>
          <w:p w14:paraId="6B72D317" w14:textId="77777777" w:rsidR="00B52DC0" w:rsidRPr="009E61A6" w:rsidRDefault="00B52DC0" w:rsidP="00D42EBA">
            <w:pPr>
              <w:rPr>
                <w:sz w:val="17"/>
                <w:szCs w:val="17"/>
              </w:rPr>
            </w:pPr>
          </w:p>
        </w:tc>
        <w:tc>
          <w:tcPr>
            <w:tcW w:w="893" w:type="pct"/>
          </w:tcPr>
          <w:p w14:paraId="57E9755B" w14:textId="469274BC" w:rsidR="00B52DC0" w:rsidRPr="009E61A6" w:rsidRDefault="00B52DC0" w:rsidP="002A762F">
            <w:pPr>
              <w:rPr>
                <w:sz w:val="17"/>
                <w:szCs w:val="17"/>
              </w:rPr>
            </w:pPr>
            <w:r w:rsidRPr="009E61A6">
              <w:rPr>
                <w:rFonts w:ascii="Arial" w:hAnsi="Arial"/>
                <w:sz w:val="17"/>
                <w:szCs w:val="17"/>
              </w:rPr>
              <w:t>Mostly appropriate code use but with definite problems, e.g. unnecessary code, poor choice of data structures or loops, no use of constants.</w:t>
            </w:r>
          </w:p>
        </w:tc>
        <w:tc>
          <w:tcPr>
            <w:tcW w:w="893" w:type="pct"/>
            <w:vMerge/>
          </w:tcPr>
          <w:p w14:paraId="7A0DA409" w14:textId="322B1E4E" w:rsidR="00B52DC0" w:rsidRPr="009E61A6" w:rsidRDefault="00B52DC0" w:rsidP="00D42EBA">
            <w:pPr>
              <w:rPr>
                <w:sz w:val="17"/>
                <w:szCs w:val="17"/>
              </w:rPr>
            </w:pPr>
          </w:p>
        </w:tc>
        <w:tc>
          <w:tcPr>
            <w:tcW w:w="899" w:type="pct"/>
          </w:tcPr>
          <w:p w14:paraId="53692BDF" w14:textId="580FBC0F" w:rsidR="00B52DC0" w:rsidRPr="009E61A6" w:rsidRDefault="00B52DC0" w:rsidP="00A877ED">
            <w:pPr>
              <w:rPr>
                <w:sz w:val="17"/>
                <w:szCs w:val="17"/>
              </w:rPr>
            </w:pPr>
            <w:r w:rsidRPr="009E61A6">
              <w:rPr>
                <w:rFonts w:ascii="Arial" w:hAnsi="Arial"/>
                <w:sz w:val="17"/>
                <w:szCs w:val="17"/>
              </w:rPr>
              <w:t>Many significant problems with code use.</w:t>
            </w:r>
          </w:p>
        </w:tc>
      </w:tr>
      <w:tr w:rsidR="00B52DC0" w:rsidRPr="00DB408D" w14:paraId="7AAC7A41" w14:textId="77777777" w:rsidTr="009E61A6">
        <w:tc>
          <w:tcPr>
            <w:tcW w:w="602" w:type="pct"/>
          </w:tcPr>
          <w:p w14:paraId="13DB4C0A" w14:textId="77777777" w:rsidR="00B52DC0" w:rsidRPr="00DB408D" w:rsidRDefault="00B52DC0" w:rsidP="005334D2">
            <w:pPr>
              <w:rPr>
                <w:b/>
                <w:sz w:val="18"/>
                <w:szCs w:val="18"/>
              </w:rPr>
            </w:pPr>
            <w:r w:rsidRPr="00FE1907">
              <w:rPr>
                <w:rFonts w:ascii="Arial" w:hAnsi="Arial"/>
                <w:b/>
                <w:sz w:val="18"/>
                <w:szCs w:val="18"/>
              </w:rPr>
              <w:t>Use of functions</w:t>
            </w:r>
          </w:p>
        </w:tc>
        <w:tc>
          <w:tcPr>
            <w:tcW w:w="892" w:type="pct"/>
          </w:tcPr>
          <w:p w14:paraId="3C867D4F" w14:textId="696D76D9" w:rsidR="00B52DC0" w:rsidRPr="009E61A6" w:rsidRDefault="00B52DC0" w:rsidP="00D42EBA">
            <w:pPr>
              <w:rPr>
                <w:sz w:val="17"/>
                <w:szCs w:val="17"/>
              </w:rPr>
            </w:pPr>
            <w:r w:rsidRPr="009E61A6">
              <w:rPr>
                <w:rFonts w:ascii="Arial" w:hAnsi="Arial"/>
                <w:sz w:val="17"/>
                <w:szCs w:val="17"/>
              </w:rPr>
              <w:t>Functions and parameters are appropriately used, functions reused to avoid code duplication.</w:t>
            </w:r>
          </w:p>
        </w:tc>
        <w:tc>
          <w:tcPr>
            <w:tcW w:w="821" w:type="pct"/>
            <w:vMerge/>
          </w:tcPr>
          <w:p w14:paraId="70EAD536" w14:textId="77777777" w:rsidR="00B52DC0" w:rsidRPr="009E61A6" w:rsidRDefault="00B52DC0" w:rsidP="00D42EBA">
            <w:pPr>
              <w:rPr>
                <w:sz w:val="17"/>
                <w:szCs w:val="17"/>
              </w:rPr>
            </w:pPr>
          </w:p>
        </w:tc>
        <w:tc>
          <w:tcPr>
            <w:tcW w:w="893" w:type="pct"/>
          </w:tcPr>
          <w:p w14:paraId="0EFE1111" w14:textId="692D2A81" w:rsidR="00B52DC0" w:rsidRPr="009E61A6" w:rsidRDefault="00B52DC0" w:rsidP="000A4561">
            <w:pPr>
              <w:rPr>
                <w:sz w:val="17"/>
                <w:szCs w:val="17"/>
              </w:rPr>
            </w:pPr>
            <w:r w:rsidRPr="009E61A6">
              <w:rPr>
                <w:rFonts w:ascii="Arial" w:hAnsi="Arial"/>
                <w:sz w:val="17"/>
                <w:szCs w:val="17"/>
              </w:rPr>
              <w:t>Functions used but not well, e.g. incorrect/missing parameters or calls, unnecessary duplication or main code outside main function.</w:t>
            </w:r>
          </w:p>
        </w:tc>
        <w:tc>
          <w:tcPr>
            <w:tcW w:w="893" w:type="pct"/>
            <w:vMerge/>
          </w:tcPr>
          <w:p w14:paraId="322B7D03" w14:textId="18FAAE4A" w:rsidR="00B52DC0" w:rsidRPr="009E61A6" w:rsidRDefault="00B52DC0" w:rsidP="00D42EBA">
            <w:pPr>
              <w:rPr>
                <w:sz w:val="17"/>
                <w:szCs w:val="17"/>
              </w:rPr>
            </w:pPr>
          </w:p>
        </w:tc>
        <w:tc>
          <w:tcPr>
            <w:tcW w:w="899" w:type="pct"/>
          </w:tcPr>
          <w:p w14:paraId="2643309B" w14:textId="3A2F3F4B" w:rsidR="00B52DC0" w:rsidRPr="009E61A6" w:rsidRDefault="00B52DC0" w:rsidP="005334D2">
            <w:pPr>
              <w:rPr>
                <w:sz w:val="17"/>
                <w:szCs w:val="17"/>
              </w:rPr>
            </w:pPr>
            <w:r w:rsidRPr="009E61A6">
              <w:rPr>
                <w:rFonts w:ascii="Arial" w:hAnsi="Arial"/>
                <w:sz w:val="17"/>
                <w:szCs w:val="17"/>
              </w:rPr>
              <w:t>No functions used or functions used very poorly.</w:t>
            </w:r>
          </w:p>
        </w:tc>
      </w:tr>
      <w:tr w:rsidR="00B52DC0" w:rsidRPr="00DB408D" w14:paraId="610E0A62" w14:textId="77777777" w:rsidTr="009E61A6">
        <w:tc>
          <w:tcPr>
            <w:tcW w:w="602" w:type="pct"/>
          </w:tcPr>
          <w:p w14:paraId="45DB088C" w14:textId="4EBE2A8A" w:rsidR="00B52DC0" w:rsidRPr="00DB408D" w:rsidRDefault="00B52DC0" w:rsidP="005334D2">
            <w:pPr>
              <w:rPr>
                <w:b/>
                <w:sz w:val="18"/>
                <w:szCs w:val="18"/>
              </w:rPr>
            </w:pPr>
            <w:r w:rsidRPr="00FE1907">
              <w:rPr>
                <w:rFonts w:ascii="Arial" w:hAnsi="Arial"/>
                <w:b/>
                <w:sz w:val="18"/>
                <w:szCs w:val="18"/>
              </w:rPr>
              <w:t>Formatting</w:t>
            </w:r>
          </w:p>
        </w:tc>
        <w:tc>
          <w:tcPr>
            <w:tcW w:w="892" w:type="pct"/>
          </w:tcPr>
          <w:p w14:paraId="49B542F2" w14:textId="1795FF97" w:rsidR="00B52DC0" w:rsidRPr="009E61A6" w:rsidRDefault="00B52DC0" w:rsidP="00D42EBA">
            <w:pPr>
              <w:rPr>
                <w:sz w:val="17"/>
                <w:szCs w:val="17"/>
              </w:rPr>
            </w:pPr>
            <w:r w:rsidRPr="009E61A6">
              <w:rPr>
                <w:rFonts w:ascii="Arial" w:hAnsi="Arial"/>
                <w:sz w:val="17"/>
                <w:szCs w:val="17"/>
              </w:rPr>
              <w:t>All formatting is appropriate, including correct indentation, horizontal spacing and consistent vertical line spacing. PyCharm shows no formatting warnings.</w:t>
            </w:r>
          </w:p>
        </w:tc>
        <w:tc>
          <w:tcPr>
            <w:tcW w:w="821" w:type="pct"/>
            <w:vMerge/>
          </w:tcPr>
          <w:p w14:paraId="03949CA0" w14:textId="77777777" w:rsidR="00B52DC0" w:rsidRPr="009E61A6" w:rsidRDefault="00B52DC0" w:rsidP="00D42EBA">
            <w:pPr>
              <w:rPr>
                <w:sz w:val="17"/>
                <w:szCs w:val="17"/>
              </w:rPr>
            </w:pPr>
          </w:p>
        </w:tc>
        <w:tc>
          <w:tcPr>
            <w:tcW w:w="893" w:type="pct"/>
          </w:tcPr>
          <w:p w14:paraId="3A31B2EB" w14:textId="26463DDF" w:rsidR="00B52DC0" w:rsidRPr="009E61A6" w:rsidRDefault="00B52DC0" w:rsidP="002A762F">
            <w:pPr>
              <w:rPr>
                <w:sz w:val="17"/>
                <w:szCs w:val="17"/>
              </w:rPr>
            </w:pPr>
            <w:r w:rsidRPr="009E61A6">
              <w:rPr>
                <w:rFonts w:ascii="Arial" w:hAnsi="Arial"/>
                <w:sz w:val="17"/>
                <w:szCs w:val="17"/>
              </w:rPr>
              <w:t>Multiple problems with formatting reduces readability of code. PyCharm shows formatting warnings.</w:t>
            </w:r>
          </w:p>
        </w:tc>
        <w:tc>
          <w:tcPr>
            <w:tcW w:w="893" w:type="pct"/>
            <w:vMerge/>
          </w:tcPr>
          <w:p w14:paraId="34E45517" w14:textId="7B16834B" w:rsidR="00B52DC0" w:rsidRPr="009E61A6" w:rsidRDefault="00B52DC0" w:rsidP="002A762F">
            <w:pPr>
              <w:rPr>
                <w:b/>
                <w:sz w:val="17"/>
                <w:szCs w:val="17"/>
              </w:rPr>
            </w:pPr>
          </w:p>
        </w:tc>
        <w:tc>
          <w:tcPr>
            <w:tcW w:w="899" w:type="pct"/>
          </w:tcPr>
          <w:p w14:paraId="61359E7D" w14:textId="6FC052CD" w:rsidR="00B52DC0" w:rsidRPr="009E61A6" w:rsidRDefault="00B52DC0" w:rsidP="00D42EBA">
            <w:pPr>
              <w:rPr>
                <w:sz w:val="17"/>
                <w:szCs w:val="17"/>
              </w:rPr>
            </w:pPr>
            <w:r w:rsidRPr="009E61A6">
              <w:rPr>
                <w:rFonts w:ascii="Arial" w:hAnsi="Arial"/>
                <w:sz w:val="17"/>
                <w:szCs w:val="17"/>
              </w:rPr>
              <w:t>Readability is poor due to formatting problems. PyCharm shows many formatting warnings.</w:t>
            </w:r>
          </w:p>
        </w:tc>
      </w:tr>
      <w:tr w:rsidR="00B52DC0" w:rsidRPr="00DB408D" w14:paraId="2367A66D" w14:textId="77777777" w:rsidTr="009E61A6">
        <w:trPr>
          <w:trHeight w:val="186"/>
        </w:trPr>
        <w:tc>
          <w:tcPr>
            <w:tcW w:w="602" w:type="pct"/>
          </w:tcPr>
          <w:p w14:paraId="12661F3C" w14:textId="7072CCD1" w:rsidR="00B52DC0" w:rsidRPr="00DB408D" w:rsidRDefault="00B52DC0" w:rsidP="005334D2">
            <w:pPr>
              <w:rPr>
                <w:b/>
                <w:sz w:val="18"/>
                <w:szCs w:val="18"/>
              </w:rPr>
            </w:pPr>
            <w:r w:rsidRPr="00FE1907">
              <w:rPr>
                <w:rFonts w:ascii="Arial" w:hAnsi="Arial"/>
                <w:b/>
                <w:sz w:val="18"/>
                <w:szCs w:val="18"/>
              </w:rPr>
              <w:t>Commenting</w:t>
            </w:r>
          </w:p>
        </w:tc>
        <w:tc>
          <w:tcPr>
            <w:tcW w:w="892" w:type="pct"/>
          </w:tcPr>
          <w:p w14:paraId="72C9098D" w14:textId="67643134" w:rsidR="00B52DC0" w:rsidRPr="009E61A6" w:rsidRDefault="00BD2305" w:rsidP="002A762F">
            <w:pPr>
              <w:rPr>
                <w:b/>
                <w:sz w:val="17"/>
                <w:szCs w:val="17"/>
              </w:rPr>
            </w:pPr>
            <w:r w:rsidRPr="009E61A6">
              <w:rPr>
                <w:rFonts w:ascii="Arial" w:hAnsi="Arial"/>
                <w:sz w:val="17"/>
                <w:szCs w:val="17"/>
              </w:rPr>
              <w:t>H</w:t>
            </w:r>
            <w:r w:rsidR="00B52DC0" w:rsidRPr="009E61A6">
              <w:rPr>
                <w:rFonts w:ascii="Arial" w:hAnsi="Arial"/>
                <w:sz w:val="17"/>
                <w:szCs w:val="17"/>
              </w:rPr>
              <w:t xml:space="preserve">elpful </w:t>
            </w:r>
            <w:r w:rsidRPr="009E61A6">
              <w:rPr>
                <w:rFonts w:ascii="Arial" w:hAnsi="Arial"/>
                <w:sz w:val="17"/>
                <w:szCs w:val="17"/>
              </w:rPr>
              <w:t>block/</w:t>
            </w:r>
            <w:r w:rsidR="00B52DC0" w:rsidRPr="009E61A6">
              <w:rPr>
                <w:rFonts w:ascii="Arial" w:hAnsi="Arial"/>
                <w:sz w:val="17"/>
                <w:szCs w:val="17"/>
              </w:rPr>
              <w:t>inline comments and meaningful docstrings for all functions, top docstring contains all program details (name, date, basic description, GitHub URL).</w:t>
            </w:r>
          </w:p>
        </w:tc>
        <w:tc>
          <w:tcPr>
            <w:tcW w:w="821" w:type="pct"/>
            <w:vMerge/>
          </w:tcPr>
          <w:p w14:paraId="562721C9" w14:textId="77777777" w:rsidR="00B52DC0" w:rsidRPr="009E61A6" w:rsidRDefault="00B52DC0" w:rsidP="00A877ED">
            <w:pPr>
              <w:rPr>
                <w:sz w:val="17"/>
                <w:szCs w:val="17"/>
              </w:rPr>
            </w:pPr>
          </w:p>
        </w:tc>
        <w:tc>
          <w:tcPr>
            <w:tcW w:w="893" w:type="pct"/>
          </w:tcPr>
          <w:p w14:paraId="25804E60" w14:textId="6FBF3469" w:rsidR="00B52DC0" w:rsidRPr="009E61A6" w:rsidRDefault="00B52DC0" w:rsidP="002A762F">
            <w:pPr>
              <w:rPr>
                <w:b/>
                <w:sz w:val="17"/>
                <w:szCs w:val="17"/>
              </w:rPr>
            </w:pPr>
            <w:r w:rsidRPr="009E61A6">
              <w:rPr>
                <w:rFonts w:ascii="Arial" w:hAnsi="Arial"/>
                <w:sz w:val="17"/>
                <w:szCs w:val="17"/>
              </w:rPr>
              <w:t xml:space="preserve">Comments contain some noise (too many/unhelpful comments) or some missing program details in top docstring or some inappropriate or missing </w:t>
            </w:r>
            <w:r w:rsidR="00BD2305" w:rsidRPr="009E61A6">
              <w:rPr>
                <w:rFonts w:ascii="Arial" w:hAnsi="Arial"/>
                <w:sz w:val="17"/>
                <w:szCs w:val="17"/>
              </w:rPr>
              <w:t>block/</w:t>
            </w:r>
            <w:r w:rsidRPr="009E61A6">
              <w:rPr>
                <w:rFonts w:ascii="Arial" w:hAnsi="Arial"/>
                <w:sz w:val="17"/>
                <w:szCs w:val="17"/>
              </w:rPr>
              <w:t>inline comments.</w:t>
            </w:r>
          </w:p>
        </w:tc>
        <w:tc>
          <w:tcPr>
            <w:tcW w:w="893" w:type="pct"/>
            <w:vMerge/>
          </w:tcPr>
          <w:p w14:paraId="464B7EEF" w14:textId="0C004906" w:rsidR="00B52DC0" w:rsidRPr="009E61A6" w:rsidRDefault="00B52DC0" w:rsidP="00D42EBA">
            <w:pPr>
              <w:rPr>
                <w:b/>
                <w:sz w:val="17"/>
                <w:szCs w:val="17"/>
              </w:rPr>
            </w:pPr>
          </w:p>
        </w:tc>
        <w:tc>
          <w:tcPr>
            <w:tcW w:w="899" w:type="pct"/>
          </w:tcPr>
          <w:p w14:paraId="59516A4B" w14:textId="261838E6" w:rsidR="00B52DC0" w:rsidRPr="009E61A6" w:rsidRDefault="00B52DC0" w:rsidP="00D42EBA">
            <w:pPr>
              <w:rPr>
                <w:b/>
                <w:sz w:val="17"/>
                <w:szCs w:val="17"/>
              </w:rPr>
            </w:pPr>
            <w:r w:rsidRPr="009E61A6">
              <w:rPr>
                <w:rFonts w:ascii="Arial" w:hAnsi="Arial"/>
                <w:sz w:val="17"/>
                <w:szCs w:val="17"/>
              </w:rPr>
              <w:t>Commenting is very poor either through having too many comments (noise) or too few comments.</w:t>
            </w:r>
          </w:p>
        </w:tc>
      </w:tr>
      <w:tr w:rsidR="00B52DC0" w:rsidRPr="00FE1907" w14:paraId="01C7BB4A" w14:textId="77777777" w:rsidTr="009E61A6">
        <w:trPr>
          <w:trHeight w:val="186"/>
        </w:trPr>
        <w:tc>
          <w:tcPr>
            <w:tcW w:w="602" w:type="pct"/>
          </w:tcPr>
          <w:p w14:paraId="3CD2F64A" w14:textId="2B096C9A" w:rsidR="00B52DC0" w:rsidRDefault="00922129" w:rsidP="005334D2">
            <w:pPr>
              <w:rPr>
                <w:b/>
                <w:sz w:val="18"/>
                <w:szCs w:val="18"/>
              </w:rPr>
            </w:pPr>
            <w:r w:rsidRPr="00FE1907">
              <w:rPr>
                <w:rFonts w:ascii="Arial" w:hAnsi="Arial" w:cs="Arial"/>
                <w:b/>
                <w:color w:val="000000"/>
                <w:sz w:val="16"/>
                <w:szCs w:val="18"/>
              </w:rPr>
              <w:t>Use of version control</w:t>
            </w:r>
          </w:p>
        </w:tc>
        <w:tc>
          <w:tcPr>
            <w:tcW w:w="892" w:type="pct"/>
          </w:tcPr>
          <w:p w14:paraId="043F46B5" w14:textId="61D6406E" w:rsidR="00B52DC0" w:rsidRPr="009E61A6" w:rsidRDefault="00B52DC0" w:rsidP="00B52DC0">
            <w:pPr>
              <w:rPr>
                <w:sz w:val="17"/>
                <w:szCs w:val="17"/>
              </w:rPr>
            </w:pPr>
            <w:r w:rsidRPr="009E61A6">
              <w:rPr>
                <w:rFonts w:ascii="Arial" w:hAnsi="Arial"/>
                <w:sz w:val="17"/>
                <w:szCs w:val="17"/>
              </w:rPr>
              <w:t xml:space="preserve">Git/GitHub used effectively and the repository contains a </w:t>
            </w:r>
            <w:r w:rsidR="00060386" w:rsidRPr="009E61A6">
              <w:rPr>
                <w:rFonts w:ascii="Arial" w:hAnsi="Arial"/>
                <w:sz w:val="17"/>
                <w:szCs w:val="17"/>
              </w:rPr>
              <w:t xml:space="preserve">good </w:t>
            </w:r>
            <w:r w:rsidRPr="009E61A6">
              <w:rPr>
                <w:rFonts w:ascii="Arial" w:hAnsi="Arial"/>
                <w:sz w:val="17"/>
                <w:szCs w:val="17"/>
              </w:rPr>
              <w:t>number of commits with good messages that demonstrate incremental code development.</w:t>
            </w:r>
          </w:p>
        </w:tc>
        <w:tc>
          <w:tcPr>
            <w:tcW w:w="821" w:type="pct"/>
            <w:vMerge/>
          </w:tcPr>
          <w:p w14:paraId="0A884EB8" w14:textId="77777777" w:rsidR="00B52DC0" w:rsidRPr="009E61A6" w:rsidRDefault="00B52DC0" w:rsidP="00A877ED">
            <w:pPr>
              <w:rPr>
                <w:sz w:val="17"/>
                <w:szCs w:val="17"/>
              </w:rPr>
            </w:pPr>
          </w:p>
        </w:tc>
        <w:tc>
          <w:tcPr>
            <w:tcW w:w="893" w:type="pct"/>
          </w:tcPr>
          <w:p w14:paraId="2A40AED4" w14:textId="75496A14" w:rsidR="00B52DC0" w:rsidRPr="009E61A6" w:rsidRDefault="00B52DC0" w:rsidP="009E61A6">
            <w:pPr>
              <w:rPr>
                <w:sz w:val="17"/>
                <w:szCs w:val="17"/>
              </w:rPr>
            </w:pPr>
            <w:r w:rsidRPr="009E61A6">
              <w:rPr>
                <w:rFonts w:ascii="Arial" w:hAnsi="Arial"/>
                <w:sz w:val="17"/>
                <w:szCs w:val="17"/>
              </w:rPr>
              <w:t>Aspects of the use of version control are poor, e.g. not many commits, meaningless messages that don’t represent valuable incremental development.</w:t>
            </w:r>
          </w:p>
        </w:tc>
        <w:tc>
          <w:tcPr>
            <w:tcW w:w="893" w:type="pct"/>
            <w:vMerge/>
          </w:tcPr>
          <w:p w14:paraId="0E7FC785" w14:textId="77777777" w:rsidR="00B52DC0" w:rsidRPr="009E61A6" w:rsidRDefault="00B52DC0" w:rsidP="00D42EBA">
            <w:pPr>
              <w:rPr>
                <w:b/>
                <w:sz w:val="17"/>
                <w:szCs w:val="17"/>
              </w:rPr>
            </w:pPr>
          </w:p>
        </w:tc>
        <w:tc>
          <w:tcPr>
            <w:tcW w:w="899" w:type="pct"/>
          </w:tcPr>
          <w:p w14:paraId="5715FE40" w14:textId="20D142A9" w:rsidR="00B52DC0" w:rsidRPr="009E61A6" w:rsidRDefault="00B52DC0" w:rsidP="00D42EBA">
            <w:pPr>
              <w:rPr>
                <w:rFonts w:ascii="Arial" w:hAnsi="Arial"/>
                <w:sz w:val="17"/>
                <w:szCs w:val="17"/>
              </w:rPr>
            </w:pPr>
            <w:r w:rsidRPr="009E61A6">
              <w:rPr>
                <w:rFonts w:ascii="Arial" w:hAnsi="Arial"/>
                <w:sz w:val="17"/>
                <w:szCs w:val="17"/>
              </w:rPr>
              <w:t>Git/GitHub not used at all.</w:t>
            </w:r>
          </w:p>
        </w:tc>
      </w:tr>
    </w:tbl>
    <w:p w14:paraId="09CE1175" w14:textId="2852B812" w:rsidR="00E3688B" w:rsidRPr="000A4561" w:rsidRDefault="00E3688B" w:rsidP="000A4561">
      <w:pPr>
        <w:jc w:val="both"/>
        <w:rPr>
          <w:rFonts w:asciiTheme="majorHAnsi" w:hAnsiTheme="majorHAnsi" w:cstheme="majorHAnsi"/>
          <w:sz w:val="4"/>
          <w:szCs w:val="4"/>
        </w:rPr>
      </w:pPr>
    </w:p>
    <w:sectPr w:rsidR="00E3688B" w:rsidRPr="000A4561" w:rsidSect="00D7039C">
      <w:pgSz w:w="16820" w:h="11900" w:orient="landscape"/>
      <w:pgMar w:top="510" w:right="680" w:bottom="624" w:left="680" w:header="454" w:footer="51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82A00C" w14:textId="77777777" w:rsidR="00E93E34" w:rsidRDefault="00E93E34">
      <w:r>
        <w:separator/>
      </w:r>
    </w:p>
  </w:endnote>
  <w:endnote w:type="continuationSeparator" w:id="0">
    <w:p w14:paraId="383E473B" w14:textId="77777777" w:rsidR="00E93E34" w:rsidRDefault="00E93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32038E" w14:textId="68BD6126" w:rsidR="00FE1907" w:rsidRPr="00DE64B3" w:rsidRDefault="00FE1907" w:rsidP="00DA4DA4">
    <w:pPr>
      <w:pStyle w:val="Footer"/>
      <w:tabs>
        <w:tab w:val="clear" w:pos="8640"/>
        <w:tab w:val="left" w:pos="6379"/>
        <w:tab w:val="right" w:pos="9923"/>
      </w:tabs>
      <w:rPr>
        <w:rFonts w:ascii="Arial" w:hAnsi="Arial" w:cs="Arial"/>
        <w:sz w:val="20"/>
        <w:szCs w:val="20"/>
      </w:rPr>
    </w:pPr>
    <w:r>
      <w:rPr>
        <w:rFonts w:ascii="Arial" w:hAnsi="Arial"/>
        <w:sz w:val="20"/>
        <w:szCs w:val="20"/>
      </w:rPr>
      <w:t xml:space="preserve">CP1404/CP1804/CP5632 Assignment 1 </w:t>
    </w:r>
    <w:r w:rsidRPr="00DE64B3">
      <w:rPr>
        <w:rFonts w:ascii="Arial" w:hAnsi="Arial"/>
        <w:sz w:val="20"/>
        <w:szCs w:val="20"/>
      </w:rPr>
      <w:t>©</w:t>
    </w:r>
    <w:r>
      <w:rPr>
        <w:rFonts w:ascii="Arial" w:hAnsi="Arial"/>
        <w:sz w:val="20"/>
        <w:szCs w:val="20"/>
      </w:rPr>
      <w:t xml:space="preserve"> </w:t>
    </w:r>
    <w:r w:rsidRPr="00DE64B3">
      <w:rPr>
        <w:rFonts w:ascii="Arial" w:hAnsi="Arial"/>
        <w:sz w:val="20"/>
        <w:szCs w:val="20"/>
      </w:rPr>
      <w:t>Information Technology @ James Cook University</w:t>
    </w:r>
    <w:r>
      <w:rPr>
        <w:rFonts w:ascii="Arial" w:hAnsi="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AC503C">
      <w:rPr>
        <w:rFonts w:ascii="Arial" w:hAnsi="Arial" w:cs="Arial"/>
        <w:noProof/>
        <w:sz w:val="20"/>
        <w:szCs w:val="20"/>
      </w:rPr>
      <w:t>1</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AC503C">
      <w:rPr>
        <w:rFonts w:ascii="Arial" w:hAnsi="Arial" w:cs="Arial"/>
        <w:noProof/>
        <w:sz w:val="20"/>
        <w:szCs w:val="20"/>
      </w:rPr>
      <w:t>7</w:t>
    </w:r>
    <w:r w:rsidRPr="00DE64B3">
      <w:rPr>
        <w:rFonts w:ascii="Arial" w:hAnsi="Arial" w:cs="Arial"/>
        <w:sz w:val="20"/>
        <w:szCs w:val="20"/>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2027B0" w14:textId="77777777" w:rsidR="00E93E34" w:rsidRDefault="00E93E34">
      <w:r>
        <w:separator/>
      </w:r>
    </w:p>
  </w:footnote>
  <w:footnote w:type="continuationSeparator" w:id="0">
    <w:p w14:paraId="11D37B89" w14:textId="77777777" w:rsidR="00E93E34" w:rsidRDefault="00E93E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95E60C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D9E89DA"/>
    <w:lvl w:ilvl="0">
      <w:start w:val="1"/>
      <w:numFmt w:val="decimal"/>
      <w:lvlText w:val="%1."/>
      <w:lvlJc w:val="left"/>
      <w:pPr>
        <w:tabs>
          <w:tab w:val="num" w:pos="1492"/>
        </w:tabs>
        <w:ind w:left="1492" w:hanging="360"/>
      </w:pPr>
    </w:lvl>
  </w:abstractNum>
  <w:abstractNum w:abstractNumId="2">
    <w:nsid w:val="FFFFFF7D"/>
    <w:multiLevelType w:val="singleLevel"/>
    <w:tmpl w:val="EC8EBD78"/>
    <w:lvl w:ilvl="0">
      <w:start w:val="1"/>
      <w:numFmt w:val="decimal"/>
      <w:lvlText w:val="%1."/>
      <w:lvlJc w:val="left"/>
      <w:pPr>
        <w:tabs>
          <w:tab w:val="num" w:pos="1209"/>
        </w:tabs>
        <w:ind w:left="1209" w:hanging="360"/>
      </w:pPr>
    </w:lvl>
  </w:abstractNum>
  <w:abstractNum w:abstractNumId="3">
    <w:nsid w:val="FFFFFF7E"/>
    <w:multiLevelType w:val="singleLevel"/>
    <w:tmpl w:val="5914BE9C"/>
    <w:lvl w:ilvl="0">
      <w:start w:val="1"/>
      <w:numFmt w:val="decimal"/>
      <w:lvlText w:val="%1."/>
      <w:lvlJc w:val="left"/>
      <w:pPr>
        <w:tabs>
          <w:tab w:val="num" w:pos="926"/>
        </w:tabs>
        <w:ind w:left="926" w:hanging="360"/>
      </w:pPr>
    </w:lvl>
  </w:abstractNum>
  <w:abstractNum w:abstractNumId="4">
    <w:nsid w:val="FFFFFF7F"/>
    <w:multiLevelType w:val="singleLevel"/>
    <w:tmpl w:val="10B8B78A"/>
    <w:lvl w:ilvl="0">
      <w:start w:val="1"/>
      <w:numFmt w:val="decimal"/>
      <w:lvlText w:val="%1."/>
      <w:lvlJc w:val="left"/>
      <w:pPr>
        <w:tabs>
          <w:tab w:val="num" w:pos="643"/>
        </w:tabs>
        <w:ind w:left="643" w:hanging="360"/>
      </w:pPr>
    </w:lvl>
  </w:abstractNum>
  <w:abstractNum w:abstractNumId="5">
    <w:nsid w:val="FFFFFF80"/>
    <w:multiLevelType w:val="singleLevel"/>
    <w:tmpl w:val="AF968D0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DF4601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1124DDC"/>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58C874D6"/>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DFF690C8"/>
    <w:lvl w:ilvl="0">
      <w:start w:val="1"/>
      <w:numFmt w:val="decimal"/>
      <w:lvlText w:val="%1."/>
      <w:lvlJc w:val="left"/>
      <w:pPr>
        <w:tabs>
          <w:tab w:val="num" w:pos="360"/>
        </w:tabs>
        <w:ind w:left="360" w:hanging="360"/>
      </w:pPr>
    </w:lvl>
  </w:abstractNum>
  <w:abstractNum w:abstractNumId="1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nsid w:val="100257CD"/>
    <w:multiLevelType w:val="hybridMultilevel"/>
    <w:tmpl w:val="2AEC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64A97C63"/>
    <w:multiLevelType w:val="hybridMultilevel"/>
    <w:tmpl w:val="5F861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3"/>
  </w:num>
  <w:num w:numId="16">
    <w:abstractNumId w:val="19"/>
  </w:num>
  <w:num w:numId="17">
    <w:abstractNumId w:val="15"/>
  </w:num>
  <w:num w:numId="18">
    <w:abstractNumId w:val="16"/>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sxvvdvsevr4effwo5s0efs0x9sfxsvtw0&quot;&gt;LindsayWardEndNote&lt;record-ids&gt;&lt;item&gt;3&lt;/item&gt;&lt;item&gt;8&lt;/item&gt;&lt;item&gt;9&lt;/item&gt;&lt;item&gt;10&lt;/item&gt;&lt;item&gt;11&lt;/item&gt;&lt;item&gt;28&lt;/item&gt;&lt;item&gt;29&lt;/item&gt;&lt;/record-ids&gt;&lt;/item&gt;&lt;/Libraries&gt;"/>
  </w:docVars>
  <w:rsids>
    <w:rsidRoot w:val="00B32BB3"/>
    <w:rsid w:val="00012B43"/>
    <w:rsid w:val="00036CE4"/>
    <w:rsid w:val="000460BC"/>
    <w:rsid w:val="00060386"/>
    <w:rsid w:val="000922A7"/>
    <w:rsid w:val="00092C78"/>
    <w:rsid w:val="000A4561"/>
    <w:rsid w:val="000B2148"/>
    <w:rsid w:val="000F298A"/>
    <w:rsid w:val="000F2FA3"/>
    <w:rsid w:val="000F60C0"/>
    <w:rsid w:val="00111D5E"/>
    <w:rsid w:val="00124AE0"/>
    <w:rsid w:val="00136E06"/>
    <w:rsid w:val="00142AB8"/>
    <w:rsid w:val="00153CAA"/>
    <w:rsid w:val="00180274"/>
    <w:rsid w:val="0019095C"/>
    <w:rsid w:val="00196345"/>
    <w:rsid w:val="001B0424"/>
    <w:rsid w:val="001C0A34"/>
    <w:rsid w:val="001E2FA5"/>
    <w:rsid w:val="001E4306"/>
    <w:rsid w:val="001F35B4"/>
    <w:rsid w:val="001F3BCC"/>
    <w:rsid w:val="001F722D"/>
    <w:rsid w:val="002270EA"/>
    <w:rsid w:val="002416A3"/>
    <w:rsid w:val="002838C5"/>
    <w:rsid w:val="00287482"/>
    <w:rsid w:val="002A6ECC"/>
    <w:rsid w:val="002A762F"/>
    <w:rsid w:val="002C4900"/>
    <w:rsid w:val="002D135F"/>
    <w:rsid w:val="002E6035"/>
    <w:rsid w:val="003117A4"/>
    <w:rsid w:val="003131DA"/>
    <w:rsid w:val="0033676D"/>
    <w:rsid w:val="00382B3B"/>
    <w:rsid w:val="00387C70"/>
    <w:rsid w:val="0039538D"/>
    <w:rsid w:val="003969D5"/>
    <w:rsid w:val="003A2F74"/>
    <w:rsid w:val="003D0C17"/>
    <w:rsid w:val="003D3C7D"/>
    <w:rsid w:val="00414BA6"/>
    <w:rsid w:val="00415F76"/>
    <w:rsid w:val="0041792B"/>
    <w:rsid w:val="00425B9A"/>
    <w:rsid w:val="0043028E"/>
    <w:rsid w:val="00433E83"/>
    <w:rsid w:val="004354EB"/>
    <w:rsid w:val="004400CA"/>
    <w:rsid w:val="00447525"/>
    <w:rsid w:val="00447F28"/>
    <w:rsid w:val="00455483"/>
    <w:rsid w:val="00461CD1"/>
    <w:rsid w:val="00461F13"/>
    <w:rsid w:val="00463FFD"/>
    <w:rsid w:val="0047666F"/>
    <w:rsid w:val="00483ACF"/>
    <w:rsid w:val="00493AA4"/>
    <w:rsid w:val="0049550F"/>
    <w:rsid w:val="004D072F"/>
    <w:rsid w:val="004D4B8E"/>
    <w:rsid w:val="00505007"/>
    <w:rsid w:val="005110A8"/>
    <w:rsid w:val="00514D41"/>
    <w:rsid w:val="00516B6F"/>
    <w:rsid w:val="0052100B"/>
    <w:rsid w:val="005334D2"/>
    <w:rsid w:val="00534600"/>
    <w:rsid w:val="00546836"/>
    <w:rsid w:val="005473DD"/>
    <w:rsid w:val="005557D4"/>
    <w:rsid w:val="00564742"/>
    <w:rsid w:val="005710A6"/>
    <w:rsid w:val="005813EE"/>
    <w:rsid w:val="00585477"/>
    <w:rsid w:val="00594255"/>
    <w:rsid w:val="005A28C7"/>
    <w:rsid w:val="005A2CEB"/>
    <w:rsid w:val="005F5B0E"/>
    <w:rsid w:val="005F784C"/>
    <w:rsid w:val="00604E58"/>
    <w:rsid w:val="00605925"/>
    <w:rsid w:val="00607729"/>
    <w:rsid w:val="00611691"/>
    <w:rsid w:val="00614B28"/>
    <w:rsid w:val="00620365"/>
    <w:rsid w:val="00625112"/>
    <w:rsid w:val="00626034"/>
    <w:rsid w:val="00634858"/>
    <w:rsid w:val="00644DD8"/>
    <w:rsid w:val="006758E6"/>
    <w:rsid w:val="00680B22"/>
    <w:rsid w:val="006B21EE"/>
    <w:rsid w:val="006E6634"/>
    <w:rsid w:val="006F651D"/>
    <w:rsid w:val="00713928"/>
    <w:rsid w:val="007140FA"/>
    <w:rsid w:val="00715ACE"/>
    <w:rsid w:val="007219CC"/>
    <w:rsid w:val="00724358"/>
    <w:rsid w:val="00725E2B"/>
    <w:rsid w:val="007340EC"/>
    <w:rsid w:val="007533AC"/>
    <w:rsid w:val="007A4557"/>
    <w:rsid w:val="007E0431"/>
    <w:rsid w:val="007E08C0"/>
    <w:rsid w:val="007F4B21"/>
    <w:rsid w:val="00812FB9"/>
    <w:rsid w:val="00835847"/>
    <w:rsid w:val="00841E5B"/>
    <w:rsid w:val="008462DE"/>
    <w:rsid w:val="0086056C"/>
    <w:rsid w:val="0086604D"/>
    <w:rsid w:val="00884D08"/>
    <w:rsid w:val="008A22C5"/>
    <w:rsid w:val="008A2D2D"/>
    <w:rsid w:val="008B557C"/>
    <w:rsid w:val="008B7C13"/>
    <w:rsid w:val="008D671C"/>
    <w:rsid w:val="008F32DC"/>
    <w:rsid w:val="00902099"/>
    <w:rsid w:val="009177FF"/>
    <w:rsid w:val="00922129"/>
    <w:rsid w:val="00923DA9"/>
    <w:rsid w:val="00930194"/>
    <w:rsid w:val="00941745"/>
    <w:rsid w:val="0094409D"/>
    <w:rsid w:val="0097119D"/>
    <w:rsid w:val="0097397F"/>
    <w:rsid w:val="009B5DDC"/>
    <w:rsid w:val="009C223E"/>
    <w:rsid w:val="009C36EF"/>
    <w:rsid w:val="009C47D5"/>
    <w:rsid w:val="009E07C9"/>
    <w:rsid w:val="009E61A6"/>
    <w:rsid w:val="00A04920"/>
    <w:rsid w:val="00A06017"/>
    <w:rsid w:val="00A070B1"/>
    <w:rsid w:val="00A37460"/>
    <w:rsid w:val="00A40744"/>
    <w:rsid w:val="00A43AFC"/>
    <w:rsid w:val="00A513C4"/>
    <w:rsid w:val="00A759B9"/>
    <w:rsid w:val="00A762D1"/>
    <w:rsid w:val="00A877ED"/>
    <w:rsid w:val="00A90952"/>
    <w:rsid w:val="00AC503C"/>
    <w:rsid w:val="00AC5C7D"/>
    <w:rsid w:val="00AD220F"/>
    <w:rsid w:val="00AD7CD9"/>
    <w:rsid w:val="00AE25B1"/>
    <w:rsid w:val="00AE4697"/>
    <w:rsid w:val="00AE4C05"/>
    <w:rsid w:val="00AE6131"/>
    <w:rsid w:val="00B027BA"/>
    <w:rsid w:val="00B11865"/>
    <w:rsid w:val="00B27FD9"/>
    <w:rsid w:val="00B32BB3"/>
    <w:rsid w:val="00B37635"/>
    <w:rsid w:val="00B52DC0"/>
    <w:rsid w:val="00BB18B2"/>
    <w:rsid w:val="00BD2305"/>
    <w:rsid w:val="00BF277A"/>
    <w:rsid w:val="00BF4F51"/>
    <w:rsid w:val="00C20F4E"/>
    <w:rsid w:val="00C21172"/>
    <w:rsid w:val="00C32659"/>
    <w:rsid w:val="00C50C11"/>
    <w:rsid w:val="00C566B3"/>
    <w:rsid w:val="00C57598"/>
    <w:rsid w:val="00C771D9"/>
    <w:rsid w:val="00C91093"/>
    <w:rsid w:val="00CA6689"/>
    <w:rsid w:val="00CA7610"/>
    <w:rsid w:val="00CB71D2"/>
    <w:rsid w:val="00CD6A63"/>
    <w:rsid w:val="00CE7BB1"/>
    <w:rsid w:val="00CF2B69"/>
    <w:rsid w:val="00CF551A"/>
    <w:rsid w:val="00CF5EEF"/>
    <w:rsid w:val="00D01176"/>
    <w:rsid w:val="00D206AE"/>
    <w:rsid w:val="00D31A27"/>
    <w:rsid w:val="00D3304D"/>
    <w:rsid w:val="00D42EBA"/>
    <w:rsid w:val="00D4698F"/>
    <w:rsid w:val="00D674FE"/>
    <w:rsid w:val="00D7039C"/>
    <w:rsid w:val="00D87BB8"/>
    <w:rsid w:val="00DA4DA4"/>
    <w:rsid w:val="00DA6C91"/>
    <w:rsid w:val="00DB240E"/>
    <w:rsid w:val="00DB408D"/>
    <w:rsid w:val="00DC7DAA"/>
    <w:rsid w:val="00DE48C0"/>
    <w:rsid w:val="00DE64B3"/>
    <w:rsid w:val="00DF51BE"/>
    <w:rsid w:val="00DF5213"/>
    <w:rsid w:val="00DF79A7"/>
    <w:rsid w:val="00E2176D"/>
    <w:rsid w:val="00E3688B"/>
    <w:rsid w:val="00E36FD8"/>
    <w:rsid w:val="00E46581"/>
    <w:rsid w:val="00E81606"/>
    <w:rsid w:val="00E93E34"/>
    <w:rsid w:val="00EA06DD"/>
    <w:rsid w:val="00EA700F"/>
    <w:rsid w:val="00ED6571"/>
    <w:rsid w:val="00F05B31"/>
    <w:rsid w:val="00F16255"/>
    <w:rsid w:val="00F21DBA"/>
    <w:rsid w:val="00F429FE"/>
    <w:rsid w:val="00F4459C"/>
    <w:rsid w:val="00F46305"/>
    <w:rsid w:val="00F510F8"/>
    <w:rsid w:val="00F57A20"/>
    <w:rsid w:val="00F6418F"/>
    <w:rsid w:val="00F64606"/>
    <w:rsid w:val="00F677E3"/>
    <w:rsid w:val="00F72741"/>
    <w:rsid w:val="00F812AD"/>
    <w:rsid w:val="00FA01ED"/>
    <w:rsid w:val="00FC47C8"/>
    <w:rsid w:val="00FC486D"/>
    <w:rsid w:val="00FD12FB"/>
    <w:rsid w:val="00FD1538"/>
    <w:rsid w:val="00FD451E"/>
    <w:rsid w:val="00FE1907"/>
    <w:rsid w:val="00FF10ED"/>
  </w:rsids>
  <m:mathPr>
    <m:mathFont m:val="Cambria Math"/>
    <m:brkBin m:val="before"/>
    <m:brkBinSub m:val="--"/>
    <m:smallFrac m:val="0"/>
    <m:dispDef m:val="0"/>
    <m:lMargin m:val="0"/>
    <m:rMargin m:val="0"/>
    <m:defJc m:val="centerGroup"/>
    <m:wrapRight/>
    <m:intLim m:val="subSup"/>
    <m:naryLim m:val="subSup"/>
  </m:mathPr>
  <w:themeFontLang w:val="en-AU"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82">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D7039C"/>
    <w:pPr>
      <w:keepLines/>
      <w:spacing w:before="240"/>
    </w:pPr>
    <w:rPr>
      <w:rFonts w:ascii="Calibri" w:hAnsi="Calibri" w:cs="Times New Roman"/>
      <w:i w:val="0"/>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character" w:styleId="Hyperlink">
    <w:name w:val="Hyperlink"/>
    <w:basedOn w:val="DefaultParagraphFont"/>
    <w:uiPriority w:val="99"/>
    <w:rsid w:val="00483ACF"/>
    <w:rPr>
      <w:color w:val="0000FF" w:themeColor="hyperlink"/>
      <w:u w:val="single"/>
    </w:rPr>
  </w:style>
  <w:style w:type="paragraph" w:styleId="HTMLPreformatted">
    <w:name w:val="HTML Preformatted"/>
    <w:basedOn w:val="Normal"/>
    <w:link w:val="HTMLPreformattedChar"/>
    <w:uiPriority w:val="99"/>
    <w:semiHidden/>
    <w:unhideWhenUsed/>
    <w:rsid w:val="00124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24AE0"/>
    <w:rPr>
      <w:rFonts w:ascii="Courier New" w:hAnsi="Courier New" w:cs="Courier New"/>
      <w:lang w:val="en-GB" w:eastAsia="en-GB"/>
    </w:rPr>
  </w:style>
  <w:style w:type="paragraph" w:customStyle="1" w:styleId="EndNoteBibliographyTitle">
    <w:name w:val="EndNote Bibliography Title"/>
    <w:basedOn w:val="Normal"/>
    <w:rsid w:val="007F4B21"/>
    <w:pPr>
      <w:jc w:val="center"/>
    </w:pPr>
    <w:rPr>
      <w:lang w:val="en-US"/>
    </w:rPr>
  </w:style>
  <w:style w:type="paragraph" w:customStyle="1" w:styleId="EndNoteBibliography">
    <w:name w:val="EndNote Bibliography"/>
    <w:basedOn w:val="Normal"/>
    <w:rsid w:val="007F4B21"/>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144362">
      <w:bodyDiv w:val="1"/>
      <w:marLeft w:val="0"/>
      <w:marRight w:val="0"/>
      <w:marTop w:val="0"/>
      <w:marBottom w:val="0"/>
      <w:divBdr>
        <w:top w:val="none" w:sz="0" w:space="0" w:color="auto"/>
        <w:left w:val="none" w:sz="0" w:space="0" w:color="auto"/>
        <w:bottom w:val="none" w:sz="0" w:space="0" w:color="auto"/>
        <w:right w:val="none" w:sz="0" w:space="0" w:color="auto"/>
      </w:divBdr>
    </w:div>
    <w:div w:id="712508155">
      <w:bodyDiv w:val="1"/>
      <w:marLeft w:val="0"/>
      <w:marRight w:val="0"/>
      <w:marTop w:val="0"/>
      <w:marBottom w:val="0"/>
      <w:divBdr>
        <w:top w:val="none" w:sz="0" w:space="0" w:color="auto"/>
        <w:left w:val="none" w:sz="0" w:space="0" w:color="auto"/>
        <w:bottom w:val="none" w:sz="0" w:space="0" w:color="auto"/>
        <w:right w:val="none" w:sz="0" w:space="0" w:color="auto"/>
      </w:divBdr>
    </w:div>
    <w:div w:id="747313367">
      <w:bodyDiv w:val="1"/>
      <w:marLeft w:val="0"/>
      <w:marRight w:val="0"/>
      <w:marTop w:val="0"/>
      <w:marBottom w:val="0"/>
      <w:divBdr>
        <w:top w:val="none" w:sz="0" w:space="0" w:color="auto"/>
        <w:left w:val="none" w:sz="0" w:space="0" w:color="auto"/>
        <w:bottom w:val="none" w:sz="0" w:space="0" w:color="auto"/>
        <w:right w:val="none" w:sz="0" w:space="0" w:color="auto"/>
      </w:divBdr>
    </w:div>
    <w:div w:id="764306674">
      <w:bodyDiv w:val="1"/>
      <w:marLeft w:val="0"/>
      <w:marRight w:val="0"/>
      <w:marTop w:val="0"/>
      <w:marBottom w:val="0"/>
      <w:divBdr>
        <w:top w:val="none" w:sz="0" w:space="0" w:color="auto"/>
        <w:left w:val="none" w:sz="0" w:space="0" w:color="auto"/>
        <w:bottom w:val="none" w:sz="0" w:space="0" w:color="auto"/>
        <w:right w:val="none" w:sz="0" w:space="0" w:color="auto"/>
      </w:divBdr>
    </w:div>
    <w:div w:id="947587112">
      <w:bodyDiv w:val="1"/>
      <w:marLeft w:val="0"/>
      <w:marRight w:val="0"/>
      <w:marTop w:val="0"/>
      <w:marBottom w:val="0"/>
      <w:divBdr>
        <w:top w:val="none" w:sz="0" w:space="0" w:color="auto"/>
        <w:left w:val="none" w:sz="0" w:space="0" w:color="auto"/>
        <w:bottom w:val="none" w:sz="0" w:space="0" w:color="auto"/>
        <w:right w:val="none" w:sz="0" w:space="0" w:color="auto"/>
      </w:divBdr>
    </w:div>
    <w:div w:id="996690200">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325664883">
      <w:bodyDiv w:val="1"/>
      <w:marLeft w:val="0"/>
      <w:marRight w:val="0"/>
      <w:marTop w:val="0"/>
      <w:marBottom w:val="0"/>
      <w:divBdr>
        <w:top w:val="none" w:sz="0" w:space="0" w:color="auto"/>
        <w:left w:val="none" w:sz="0" w:space="0" w:color="auto"/>
        <w:bottom w:val="none" w:sz="0" w:space="0" w:color="auto"/>
        <w:right w:val="none" w:sz="0" w:space="0" w:color="auto"/>
      </w:divBdr>
    </w:div>
    <w:div w:id="1327438201">
      <w:bodyDiv w:val="1"/>
      <w:marLeft w:val="0"/>
      <w:marRight w:val="0"/>
      <w:marTop w:val="0"/>
      <w:marBottom w:val="0"/>
      <w:divBdr>
        <w:top w:val="none" w:sz="0" w:space="0" w:color="auto"/>
        <w:left w:val="none" w:sz="0" w:space="0" w:color="auto"/>
        <w:bottom w:val="none" w:sz="0" w:space="0" w:color="auto"/>
        <w:right w:val="none" w:sz="0" w:space="0" w:color="auto"/>
      </w:divBdr>
    </w:div>
    <w:div w:id="1918905639">
      <w:bodyDiv w:val="1"/>
      <w:marLeft w:val="0"/>
      <w:marRight w:val="0"/>
      <w:marTop w:val="0"/>
      <w:marBottom w:val="0"/>
      <w:divBdr>
        <w:top w:val="none" w:sz="0" w:space="0" w:color="auto"/>
        <w:left w:val="none" w:sz="0" w:space="0" w:color="auto"/>
        <w:bottom w:val="none" w:sz="0" w:space="0" w:color="auto"/>
        <w:right w:val="none" w:sz="0" w:space="0" w:color="auto"/>
      </w:divBdr>
    </w:div>
    <w:div w:id="20447448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hyperlink" Target="https://github.com/CP1404/Starter/wiki/Programming-Patterns"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s://github.com/CP1404/Starter/wiki/Software-Setup" TargetMode="External"/><Relationship Id="rId9" Type="http://schemas.openxmlformats.org/officeDocument/2006/relationships/hyperlink" Target="https://classroom.github.com/a/VBs-evVm" TargetMode="External"/><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7</Pages>
  <Words>2951</Words>
  <Characters>21047</Characters>
  <Application>Microsoft Macintosh Word</Application>
  <DocSecurity>0</DocSecurity>
  <Lines>175</Lines>
  <Paragraphs>47</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23951</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Ward, Lindsay</cp:lastModifiedBy>
  <cp:revision>19</cp:revision>
  <cp:lastPrinted>2017-08-16T06:35:00Z</cp:lastPrinted>
  <dcterms:created xsi:type="dcterms:W3CDTF">2016-12-08T03:08:00Z</dcterms:created>
  <dcterms:modified xsi:type="dcterms:W3CDTF">2017-08-16T21:35:00Z</dcterms:modified>
</cp:coreProperties>
</file>